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1B303" w14:textId="13CEA1D6" w:rsidR="007A2CC2" w:rsidRPr="00E94B7F" w:rsidRDefault="00883E8B" w:rsidP="00883E8B">
      <w:pPr>
        <w:jc w:val="center"/>
        <w:rPr>
          <w:rFonts w:ascii="Times New Roman" w:hAnsi="Times New Roman" w:cs="Times New Roman"/>
        </w:rPr>
      </w:pPr>
      <w:r w:rsidRPr="00E94B7F">
        <w:rPr>
          <w:rFonts w:ascii="Times New Roman" w:hAnsi="Times New Roman" w:cs="Times New Roman"/>
        </w:rPr>
        <w:t>INTRODUCTION</w:t>
      </w:r>
    </w:p>
    <w:p w14:paraId="5D22A97E" w14:textId="32D15BDE" w:rsidR="00ED7066" w:rsidRPr="00ED7066" w:rsidRDefault="00ED7066" w:rsidP="00ED7066">
      <w:pPr>
        <w:spacing w:line="480" w:lineRule="auto"/>
        <w:rPr>
          <w:rFonts w:ascii="Times New Roman" w:hAnsi="Times New Roman" w:cs="Times New Roman"/>
          <w:b/>
          <w:bCs/>
        </w:rPr>
      </w:pPr>
      <w:r>
        <w:rPr>
          <w:rFonts w:ascii="Times New Roman" w:hAnsi="Times New Roman" w:cs="Times New Roman"/>
          <w:b/>
          <w:bCs/>
        </w:rPr>
        <w:t xml:space="preserve">Paragraph 1: Urban wildlife – coyotes </w:t>
      </w:r>
      <w:r w:rsidR="00A765CA">
        <w:rPr>
          <w:rFonts w:ascii="Times New Roman" w:hAnsi="Times New Roman" w:cs="Times New Roman"/>
          <w:b/>
          <w:bCs/>
        </w:rPr>
        <w:t>thrive in cities</w:t>
      </w:r>
    </w:p>
    <w:p w14:paraId="471B548E" w14:textId="1A9C7560" w:rsidR="00E31658" w:rsidRDefault="00E94B7F" w:rsidP="00C37E7B">
      <w:pPr>
        <w:spacing w:line="480" w:lineRule="auto"/>
        <w:rPr>
          <w:rFonts w:ascii="Times New Roman" w:hAnsi="Times New Roman" w:cs="Times New Roman"/>
        </w:rPr>
      </w:pPr>
      <w:r w:rsidRPr="00E36A85">
        <w:rPr>
          <w:rFonts w:ascii="Times New Roman" w:hAnsi="Times New Roman" w:cs="Times New Roman"/>
        </w:rPr>
        <w:t xml:space="preserve">Urban landscapes are inhospitable for many animal species, but some survive and </w:t>
      </w:r>
      <w:r>
        <w:rPr>
          <w:rFonts w:ascii="Times New Roman" w:hAnsi="Times New Roman" w:cs="Times New Roman"/>
        </w:rPr>
        <w:t xml:space="preserve">even </w:t>
      </w:r>
      <w:r w:rsidRPr="00E36A85">
        <w:rPr>
          <w:rFonts w:ascii="Times New Roman" w:hAnsi="Times New Roman" w:cs="Times New Roman"/>
        </w:rPr>
        <w:t xml:space="preserve">thrive </w:t>
      </w:r>
      <w:r w:rsidR="00C23BBD">
        <w:rPr>
          <w:rFonts w:ascii="Times New Roman" w:hAnsi="Times New Roman" w:cs="Times New Roman"/>
        </w:rPr>
        <w:t xml:space="preserve">in the midst of </w:t>
      </w:r>
      <w:r w:rsidR="00E11BFB">
        <w:rPr>
          <w:rFonts w:ascii="Times New Roman" w:hAnsi="Times New Roman" w:cs="Times New Roman"/>
        </w:rPr>
        <w:t>human societ</w:t>
      </w:r>
      <w:r w:rsidR="00026471">
        <w:rPr>
          <w:rFonts w:ascii="Times New Roman" w:hAnsi="Times New Roman" w:cs="Times New Roman"/>
        </w:rPr>
        <w:t>y</w:t>
      </w:r>
      <w:r w:rsidRPr="00E36A85">
        <w:rPr>
          <w:rFonts w:ascii="Times New Roman" w:hAnsi="Times New Roman" w:cs="Times New Roman"/>
        </w:rPr>
        <w:t xml:space="preserve"> </w:t>
      </w:r>
      <w:r w:rsidRPr="00E36A85">
        <w:rPr>
          <w:rFonts w:ascii="Times New Roman" w:hAnsi="Times New Roman" w:cs="Times New Roman"/>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Pr="00F478BE">
        <w:rPr>
          <w:rFonts w:ascii="Times New Roman" w:hAnsi="Times New Roman" w:cs="Times New Roman"/>
        </w:rPr>
        <w:instrText xml:space="preserve"> ADDIN EN.CITE </w:instrText>
      </w:r>
      <w:r w:rsidRPr="00F478BE">
        <w:rPr>
          <w:rFonts w:ascii="Times New Roman" w:hAnsi="Times New Roman" w:cs="Times New Roman"/>
        </w:rPr>
        <w:fldChar w:fldCharType="begin">
          <w:fldData xml:space="preserve">PEVuZE5vdGU+PENpdGU+PEF1dGhvcj5TY2hlbGw8L0F1dGhvcj48WWVhcj4yMDIwPC9ZZWFyPjxJ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</w:fldData>
        </w:fldChar>
      </w:r>
      <w:r w:rsidRPr="00F478BE">
        <w:rPr>
          <w:rFonts w:ascii="Times New Roman" w:hAnsi="Times New Roman" w:cs="Times New Roman"/>
        </w:rPr>
        <w:instrText xml:space="preserve"> ADDIN EN.CITE.DATA </w:instrText>
      </w:r>
      <w:r w:rsidRPr="00F478BE">
        <w:rPr>
          <w:rFonts w:ascii="Times New Roman" w:hAnsi="Times New Roman" w:cs="Times New Roman"/>
        </w:rPr>
      </w:r>
      <w:r w:rsidRPr="00F478BE">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Pr="00E36A85">
        <w:rPr>
          <w:rFonts w:ascii="Times New Roman" w:hAnsi="Times New Roman" w:cs="Times New Roman"/>
          <w:noProof/>
        </w:rPr>
        <w:t>(Schell et al. 2020)</w:t>
      </w:r>
      <w:r w:rsidRPr="00E36A85">
        <w:rPr>
          <w:rFonts w:ascii="Times New Roman" w:hAnsi="Times New Roman" w:cs="Times New Roman"/>
        </w:rPr>
        <w:fldChar w:fldCharType="end"/>
      </w:r>
      <w:r w:rsidRPr="00E36A85">
        <w:rPr>
          <w:rFonts w:ascii="Times New Roman" w:hAnsi="Times New Roman" w:cs="Times New Roman"/>
        </w:rPr>
        <w:t xml:space="preserve">. </w:t>
      </w:r>
      <w:r w:rsidR="009078B1">
        <w:rPr>
          <w:rFonts w:ascii="Times New Roman" w:hAnsi="Times New Roman" w:cs="Times New Roman"/>
        </w:rPr>
        <w:t>These s</w:t>
      </w:r>
      <w:r w:rsidR="00E67309">
        <w:rPr>
          <w:rFonts w:ascii="Times New Roman" w:hAnsi="Times New Roman" w:cs="Times New Roman"/>
        </w:rPr>
        <w:t>ynanthrop</w:t>
      </w:r>
      <w:r w:rsidR="00D15E47">
        <w:rPr>
          <w:rFonts w:ascii="Times New Roman" w:hAnsi="Times New Roman" w:cs="Times New Roman"/>
        </w:rPr>
        <w:t>es</w:t>
      </w:r>
      <w:r w:rsidR="00E67309">
        <w:rPr>
          <w:rFonts w:ascii="Times New Roman" w:hAnsi="Times New Roman" w:cs="Times New Roman"/>
        </w:rPr>
        <w:t xml:space="preserve"> </w:t>
      </w:r>
      <w:r w:rsidRPr="00E36A85">
        <w:rPr>
          <w:rFonts w:ascii="Times New Roman" w:hAnsi="Times New Roman" w:cs="Times New Roman"/>
        </w:rPr>
        <w:t xml:space="preserve">are highly adaptable and </w:t>
      </w:r>
      <w:r w:rsidR="009078B1">
        <w:rPr>
          <w:rFonts w:ascii="Times New Roman" w:hAnsi="Times New Roman" w:cs="Times New Roman"/>
        </w:rPr>
        <w:t xml:space="preserve">many </w:t>
      </w:r>
      <w:r w:rsidRPr="00E36A85">
        <w:rPr>
          <w:rFonts w:ascii="Times New Roman" w:hAnsi="Times New Roman" w:cs="Times New Roman"/>
        </w:rPr>
        <w:t xml:space="preserve">have undergone population expansions even as the urbanization diminishes biodiversity and displaces other species </w:t>
      </w:r>
      <w:r w:rsidR="00BE17DC">
        <w:rPr>
          <w:rFonts w:ascii="Times New Roman" w:hAnsi="Times New Roman" w:cs="Times New Roman"/>
        </w:rPr>
        <w:t xml:space="preserve">across the globe </w:t>
      </w:r>
      <w:r w:rsidRPr="00E36A85">
        <w:rPr>
          <w:rFonts w:ascii="Times New Roman" w:hAnsi="Times New Roman" w:cs="Times New Roman"/>
        </w:rPr>
        <w:fldChar w:fldCharType="begin">
          <w:fldData xml:space="preserve">PEVuZE5vdGU+PENpdGU+PEF1dGhvcj5NY0tpbm5leTwvQXV0aG9yPjxZZWFyPjIwMDY8L1llYXI+
PElEVGV4dD5VcmJhbml6YXRpb24gYXMgYSBtYWpvciBjYXVzZSBvZiBiaW90aWMgaG9tb2dlbml6
YXRpb248L0lEVGV4dD48RGlzcGxheVRleHQ+KEZvbGV5IGV0IGFsLiAyMDA1Oy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Pr="00E36A85">
        <w:rPr>
          <w:rFonts w:ascii="Times New Roman" w:hAnsi="Times New Roman" w:cs="Times New Roman"/>
        </w:rPr>
        <w:instrText xml:space="preserve"> ADDIN EN.CITE </w:instrText>
      </w:r>
      <w:r w:rsidRPr="00E36A85">
        <w:rPr>
          <w:rFonts w:ascii="Times New Roman" w:hAnsi="Times New Roman" w:cs="Times New Roman"/>
        </w:rPr>
        <w:fldChar w:fldCharType="begin">
          <w:fldData xml:space="preserve">PEVuZE5vdGU+PENpdGU+PEF1dGhvcj5NY0tpbm5leTwvQXV0aG9yPjxZZWFyPjIwMDY8L1llYXI+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</w:fldData>
        </w:fldChar>
      </w:r>
      <w:r w:rsidRPr="00E36A85">
        <w:rPr>
          <w:rFonts w:ascii="Times New Roman" w:hAnsi="Times New Roman" w:cs="Times New Roman"/>
        </w:rPr>
        <w:instrText xml:space="preserve"> ADDIN EN.CITE.DATA </w:instrText>
      </w:r>
      <w:r w:rsidRPr="00E36A85">
        <w:rPr>
          <w:rFonts w:ascii="Times New Roman" w:hAnsi="Times New Roman" w:cs="Times New Roman"/>
        </w:rPr>
      </w:r>
      <w:r w:rsidRPr="00E36A85">
        <w:rPr>
          <w:rFonts w:ascii="Times New Roman" w:hAnsi="Times New Roman" w:cs="Times New Roman"/>
        </w:rPr>
        <w:fldChar w:fldCharType="end"/>
      </w:r>
      <w:r w:rsidRPr="00E36A85">
        <w:rPr>
          <w:rFonts w:ascii="Times New Roman" w:hAnsi="Times New Roman" w:cs="Times New Roman"/>
        </w:rPr>
      </w:r>
      <w:r w:rsidRPr="00E36A85">
        <w:rPr>
          <w:rFonts w:ascii="Times New Roman" w:hAnsi="Times New Roman" w:cs="Times New Roman"/>
        </w:rPr>
        <w:fldChar w:fldCharType="separate"/>
      </w:r>
      <w:r w:rsidRPr="00E36A85">
        <w:rPr>
          <w:rFonts w:ascii="Times New Roman" w:hAnsi="Times New Roman" w:cs="Times New Roman"/>
          <w:noProof/>
        </w:rPr>
        <w:t>(Foley et al. 2005; McKinney 2006)</w:t>
      </w:r>
      <w:r w:rsidRPr="00E36A85">
        <w:rPr>
          <w:rFonts w:ascii="Times New Roman" w:hAnsi="Times New Roman" w:cs="Times New Roman"/>
        </w:rPr>
        <w:fldChar w:fldCharType="end"/>
      </w:r>
      <w:r w:rsidRPr="00E36A85">
        <w:rPr>
          <w:rFonts w:ascii="Times New Roman" w:hAnsi="Times New Roman" w:cs="Times New Roman"/>
        </w:rPr>
        <w:t xml:space="preserve">. </w:t>
      </w:r>
      <w:r w:rsidR="0089474B">
        <w:rPr>
          <w:rFonts w:ascii="Times New Roman" w:hAnsi="Times New Roman" w:cs="Times New Roman"/>
        </w:rPr>
        <w:t>Among the displaced species are most l</w:t>
      </w:r>
      <w:r w:rsidR="00E56810">
        <w:rPr>
          <w:rFonts w:ascii="Times New Roman" w:hAnsi="Times New Roman" w:cs="Times New Roman"/>
        </w:rPr>
        <w:t>arge carnivore</w:t>
      </w:r>
      <w:r w:rsidR="002D6866">
        <w:rPr>
          <w:rFonts w:ascii="Times New Roman" w:hAnsi="Times New Roman" w:cs="Times New Roman"/>
        </w:rPr>
        <w:t>s</w:t>
      </w:r>
      <w:r w:rsidR="0089474B">
        <w:rPr>
          <w:rFonts w:ascii="Times New Roman" w:hAnsi="Times New Roman" w:cs="Times New Roman"/>
        </w:rPr>
        <w:t xml:space="preserve">, </w:t>
      </w:r>
      <w:r w:rsidR="00520059">
        <w:rPr>
          <w:rFonts w:ascii="Times New Roman" w:hAnsi="Times New Roman" w:cs="Times New Roman"/>
        </w:rPr>
        <w:t>which</w:t>
      </w:r>
      <w:r w:rsidR="003A2CCA">
        <w:rPr>
          <w:rFonts w:ascii="Times New Roman" w:hAnsi="Times New Roman" w:cs="Times New Roman"/>
        </w:rPr>
        <w:t xml:space="preserve"> are </w:t>
      </w:r>
      <w:r w:rsidR="001B0127">
        <w:rPr>
          <w:rFonts w:ascii="Times New Roman" w:hAnsi="Times New Roman" w:cs="Times New Roman"/>
        </w:rPr>
        <w:t xml:space="preserve">often </w:t>
      </w:r>
      <w:r w:rsidR="003A2CCA">
        <w:rPr>
          <w:rFonts w:ascii="Times New Roman" w:hAnsi="Times New Roman" w:cs="Times New Roman"/>
        </w:rPr>
        <w:t xml:space="preserve">unable to </w:t>
      </w:r>
      <w:r w:rsidR="00CD51E9">
        <w:rPr>
          <w:rFonts w:ascii="Times New Roman" w:hAnsi="Times New Roman" w:cs="Times New Roman"/>
        </w:rPr>
        <w:t>coexist with</w:t>
      </w:r>
      <w:r w:rsidR="003A2CCA">
        <w:rPr>
          <w:rFonts w:ascii="Times New Roman" w:hAnsi="Times New Roman" w:cs="Times New Roman"/>
        </w:rPr>
        <w:t xml:space="preserve"> high densities of humans</w:t>
      </w:r>
      <w:r w:rsidR="009C787E">
        <w:rPr>
          <w:rFonts w:ascii="Times New Roman" w:hAnsi="Times New Roman" w:cs="Times New Roman"/>
        </w:rPr>
        <w:t xml:space="preserve"> </w:t>
      </w:r>
      <w:r w:rsidR="009C787E" w:rsidRPr="00E36A85">
        <w:rPr>
          <w:rFonts w:ascii="Times New Roman" w:hAnsi="Times New Roman" w:cs="Times New Roman"/>
        </w:rPr>
        <w:fldChar w:fldCharType="begin"/>
      </w:r>
      <w:r w:rsidR="00754B49">
        <w:rPr>
          <w:rFonts w:ascii="Times New Roman" w:hAnsi="Times New Roman" w:cs="Times New Roman"/>
        </w:rPr>
        <w:instrText xml:space="preserve"> ADDIN EN.CITE &lt;EndNote&gt;&lt;Cite&gt;&lt;Author&gt;Woodroffe&lt;/Author&gt;&lt;Year&gt;2000&lt;/Year&gt;&lt;IDText&gt;Predators and people: using human densities to interpret declines of large carnivores&lt;/IDText&gt;&lt;DisplayText&gt;(Woodroffe 2000)&lt;/DisplayText&gt;&lt;record&gt;&lt;dates&gt;&lt;pub-dates&gt;&lt;date&gt;May&lt;/date&gt;&lt;/pub-dates&gt;&lt;year&gt;2000&lt;/year&gt;&lt;/dates&gt;&lt;keywords&gt;&lt;keyword&gt;wolf&lt;/keyword&gt;&lt;keyword&gt;conservation&lt;/keyword&gt;&lt;keyword&gt;populations&lt;/keyword&gt;&lt;keyword&gt;Biodiversity &amp;amp; Conservation&lt;/keyword&gt;&lt;keyword&gt;Environmental Sciences &amp;amp; Ecology&lt;/keyword&gt;&lt;/keywords&gt;&lt;urls&gt;&lt;related-urls&gt;&lt;url&gt;&amp;lt;Go to ISI&amp;gt;://WOS:000088757200009&lt;/url&gt;&lt;/related-urls&gt;&lt;/urls&gt;&lt;isbn&gt;1367-9430&lt;/isbn&gt;&lt;work-type&gt;Article&lt;/work-type&gt;&lt;titles&gt;&lt;title&gt;Predators and people: using human densities to interpret declines of large carnivores&lt;/title&gt;&lt;secondary-title&gt;Animal Conservation&lt;/secondary-title&gt;&lt;alt-title&gt;Anim. Conserv.&lt;/alt-title&gt;&lt;/titles&gt;&lt;pages&gt;165-173&lt;/pages&gt;&lt;contributors&gt;&lt;authors&gt;&lt;author&gt;Woodroffe, R.&lt;/author&gt;&lt;/authors&gt;&lt;/contributors&gt;&lt;language&gt;English&lt;/language&gt;&lt;added-date format="utc"&gt;1607985796&lt;/added-date&gt;&lt;ref-type name="Journal Article"&gt;17&lt;/ref-type&gt;&lt;auth-address&gt;Univ Warwick, Dept Sci Biol, Ecol &amp;amp; Epidemiol Grp, Coventry CV4 7AL, W Midlands, England.&amp;#xD;Woodroffe, R (corresponding author), Univ Warwick, Dept Sci Biol, Ecol &amp;amp; Epidemiol Grp, Coventry CV4 7AL, W Midlands, England.&lt;/auth-address&gt;&lt;rec-number&gt;510&lt;/rec-number&gt;&lt;last-updated-date format="utc"&gt;1607985796&lt;/last-updated-date&gt;&lt;accession-num&gt;WOS:000088757200009&lt;/accession-num&gt;&lt;electronic-resource-num&gt;10.1017/s136794300000086x&lt;/electronic-resource-num&gt;&lt;volume&gt;3&lt;/volume&gt;&lt;/record&gt;&lt;/Cite&gt;&lt;/EndNote&gt;</w:instrText>
      </w:r>
      <w:r w:rsidR="009C787E" w:rsidRPr="00E36A85">
        <w:rPr>
          <w:rFonts w:ascii="Times New Roman" w:hAnsi="Times New Roman" w:cs="Times New Roman"/>
        </w:rPr>
        <w:fldChar w:fldCharType="separate"/>
      </w:r>
      <w:r w:rsidR="00754B49">
        <w:rPr>
          <w:rFonts w:ascii="Times New Roman" w:hAnsi="Times New Roman" w:cs="Times New Roman"/>
          <w:noProof/>
        </w:rPr>
        <w:t>(Woodroffe 2000)</w:t>
      </w:r>
      <w:r w:rsidR="009C787E" w:rsidRPr="00E36A85">
        <w:rPr>
          <w:rFonts w:ascii="Times New Roman" w:hAnsi="Times New Roman" w:cs="Times New Roman"/>
        </w:rPr>
        <w:fldChar w:fldCharType="end"/>
      </w:r>
      <w:r w:rsidR="005615E3">
        <w:rPr>
          <w:rFonts w:ascii="Times New Roman" w:hAnsi="Times New Roman" w:cs="Times New Roman"/>
        </w:rPr>
        <w:t xml:space="preserve">. </w:t>
      </w:r>
      <w:r w:rsidR="002F674F">
        <w:rPr>
          <w:rFonts w:ascii="Times New Roman" w:hAnsi="Times New Roman" w:cs="Times New Roman"/>
        </w:rPr>
        <w:t>Coyotes (</w:t>
      </w:r>
      <w:r w:rsidR="002F674F">
        <w:rPr>
          <w:rFonts w:ascii="Times New Roman" w:hAnsi="Times New Roman" w:cs="Times New Roman"/>
          <w:i/>
          <w:iCs/>
        </w:rPr>
        <w:t xml:space="preserve">Canis </w:t>
      </w:r>
      <w:r w:rsidR="002F674F" w:rsidRPr="002F674F">
        <w:rPr>
          <w:rFonts w:ascii="Times New Roman" w:hAnsi="Times New Roman" w:cs="Times New Roman"/>
          <w:i/>
          <w:iCs/>
        </w:rPr>
        <w:t>latrans</w:t>
      </w:r>
      <w:r w:rsidR="002F674F">
        <w:rPr>
          <w:rFonts w:ascii="Times New Roman" w:hAnsi="Times New Roman" w:cs="Times New Roman"/>
        </w:rPr>
        <w:t>) are an exception</w:t>
      </w:r>
      <w:r w:rsidR="005237C9">
        <w:rPr>
          <w:rFonts w:ascii="Times New Roman" w:hAnsi="Times New Roman" w:cs="Times New Roman"/>
        </w:rPr>
        <w:t xml:space="preserve"> to this pattern</w:t>
      </w:r>
      <w:r w:rsidR="00F326A0">
        <w:rPr>
          <w:rFonts w:ascii="Times New Roman" w:hAnsi="Times New Roman" w:cs="Times New Roman"/>
        </w:rPr>
        <w:t>.</w:t>
      </w:r>
      <w:r w:rsidR="005C0B88">
        <w:rPr>
          <w:rFonts w:ascii="Times New Roman" w:hAnsi="Times New Roman" w:cs="Times New Roman"/>
        </w:rPr>
        <w:t xml:space="preserve"> </w:t>
      </w:r>
      <w:r w:rsidR="00390C48">
        <w:rPr>
          <w:rFonts w:ascii="Times New Roman" w:hAnsi="Times New Roman" w:cs="Times New Roman"/>
        </w:rPr>
        <w:t>Since the 1800s</w:t>
      </w:r>
      <w:r w:rsidR="00B47CBC">
        <w:rPr>
          <w:rFonts w:ascii="Times New Roman" w:hAnsi="Times New Roman" w:cs="Times New Roman"/>
        </w:rPr>
        <w:t>,</w:t>
      </w:r>
      <w:r w:rsidR="00390C48">
        <w:rPr>
          <w:rFonts w:ascii="Times New Roman" w:hAnsi="Times New Roman" w:cs="Times New Roman"/>
        </w:rPr>
        <w:t xml:space="preserve"> </w:t>
      </w:r>
      <w:r w:rsidR="00250EA4">
        <w:rPr>
          <w:rFonts w:ascii="Times New Roman" w:hAnsi="Times New Roman" w:cs="Times New Roman"/>
        </w:rPr>
        <w:t>coyotes have</w:t>
      </w:r>
      <w:r w:rsidR="002F674F">
        <w:rPr>
          <w:rFonts w:ascii="Times New Roman" w:hAnsi="Times New Roman" w:cs="Times New Roman"/>
        </w:rPr>
        <w:t xml:space="preserve"> </w:t>
      </w:r>
      <w:r w:rsidR="00E277F2">
        <w:rPr>
          <w:rFonts w:ascii="Times New Roman" w:hAnsi="Times New Roman" w:cs="Times New Roman"/>
        </w:rPr>
        <w:t>e</w:t>
      </w:r>
      <w:r w:rsidR="003B76A9">
        <w:rPr>
          <w:rFonts w:ascii="Times New Roman" w:hAnsi="Times New Roman" w:cs="Times New Roman"/>
        </w:rPr>
        <w:t>xpanded</w:t>
      </w:r>
      <w:r w:rsidR="001E32F3">
        <w:rPr>
          <w:rFonts w:ascii="Times New Roman" w:hAnsi="Times New Roman" w:cs="Times New Roman"/>
        </w:rPr>
        <w:t xml:space="preserve"> out of the Great Plains</w:t>
      </w:r>
      <w:r w:rsidR="003B76A9">
        <w:rPr>
          <w:rFonts w:ascii="Times New Roman" w:hAnsi="Times New Roman" w:cs="Times New Roman"/>
        </w:rPr>
        <w:t xml:space="preserve"> across North America</w:t>
      </w:r>
      <w:r w:rsidR="00390C48">
        <w:rPr>
          <w:rFonts w:ascii="Times New Roman" w:hAnsi="Times New Roman" w:cs="Times New Roman"/>
        </w:rPr>
        <w:t>,</w:t>
      </w:r>
      <w:r w:rsidR="000F5409">
        <w:rPr>
          <w:rFonts w:ascii="Times New Roman" w:hAnsi="Times New Roman" w:cs="Times New Roman"/>
        </w:rPr>
        <w:t xml:space="preserve"> </w:t>
      </w:r>
      <w:r w:rsidR="00AE3C53">
        <w:rPr>
          <w:rFonts w:ascii="Times New Roman" w:hAnsi="Times New Roman" w:cs="Times New Roman"/>
        </w:rPr>
        <w:t>including</w:t>
      </w:r>
      <w:r w:rsidR="00417E62">
        <w:rPr>
          <w:rFonts w:ascii="Times New Roman" w:hAnsi="Times New Roman" w:cs="Times New Roman"/>
        </w:rPr>
        <w:t xml:space="preserve"> into </w:t>
      </w:r>
      <w:r w:rsidR="004B68F4">
        <w:rPr>
          <w:rFonts w:ascii="Times New Roman" w:hAnsi="Times New Roman" w:cs="Times New Roman"/>
        </w:rPr>
        <w:t xml:space="preserve">densely populated </w:t>
      </w:r>
      <w:r w:rsidR="00417E62">
        <w:rPr>
          <w:rFonts w:ascii="Times New Roman" w:hAnsi="Times New Roman" w:cs="Times New Roman"/>
        </w:rPr>
        <w:t>cities</w:t>
      </w:r>
      <w:r w:rsidR="009935D0">
        <w:rPr>
          <w:rFonts w:ascii="Times New Roman" w:hAnsi="Times New Roman" w:cs="Times New Roman"/>
        </w:rPr>
        <w:t xml:space="preserve"> </w:t>
      </w:r>
      <w:r w:rsidR="0014776C" w:rsidRPr="00E36A85">
        <w:rPr>
          <w:rFonts w:ascii="Times New Roman" w:hAnsi="Times New Roman" w:cs="Times New Roman"/>
        </w:rPr>
        <w:fldChar w:fldCharType="begin">
          <w:fldData xml:space="preserve">PEVuZE5vdGU+PENpdGU+PEF1dGhvcj5CYXRlbWFuPC9BdXRob3I+PFllYXI+MjAxMjwvWWVhcj48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</w:fldData>
        </w:fldChar>
      </w:r>
      <w:r w:rsidR="0014776C" w:rsidRPr="00E36A85">
        <w:rPr>
          <w:rFonts w:ascii="Times New Roman" w:hAnsi="Times New Roman" w:cs="Times New Roman"/>
        </w:rPr>
        <w:instrText xml:space="preserve"> ADDIN EN.CITE </w:instrText>
      </w:r>
      <w:r w:rsidR="0014776C" w:rsidRPr="00E36A85">
        <w:rPr>
          <w:rFonts w:ascii="Times New Roman" w:hAnsi="Times New Roman" w:cs="Times New Roman"/>
        </w:rPr>
        <w:fldChar w:fldCharType="begin">
          <w:fldData xml:space="preserve">PEVuZE5vdGU+PENpdGU+PEF1dGhvcj5CYXRlbWFuPC9BdXRob3I+PFllYXI+MjAxMjwvWWVhcj48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</w:fldData>
        </w:fldChar>
      </w:r>
      <w:r w:rsidR="0014776C" w:rsidRPr="00E36A85">
        <w:rPr>
          <w:rFonts w:ascii="Times New Roman" w:hAnsi="Times New Roman" w:cs="Times New Roman"/>
        </w:rPr>
        <w:instrText xml:space="preserve"> ADDIN EN.CITE.DATA </w:instrText>
      </w:r>
      <w:r w:rsidR="0014776C" w:rsidRPr="00E36A85">
        <w:rPr>
          <w:rFonts w:ascii="Times New Roman" w:hAnsi="Times New Roman" w:cs="Times New Roman"/>
        </w:rPr>
      </w:r>
      <w:r w:rsidR="0014776C" w:rsidRPr="00E36A85">
        <w:rPr>
          <w:rFonts w:ascii="Times New Roman" w:hAnsi="Times New Roman" w:cs="Times New Roman"/>
        </w:rPr>
        <w:fldChar w:fldCharType="end"/>
      </w:r>
      <w:r w:rsidR="0014776C" w:rsidRPr="00E36A85">
        <w:rPr>
          <w:rFonts w:ascii="Times New Roman" w:hAnsi="Times New Roman" w:cs="Times New Roman"/>
        </w:rPr>
      </w:r>
      <w:r w:rsidR="0014776C" w:rsidRPr="00E36A85">
        <w:rPr>
          <w:rFonts w:ascii="Times New Roman" w:hAnsi="Times New Roman" w:cs="Times New Roman"/>
        </w:rPr>
        <w:fldChar w:fldCharType="separate"/>
      </w:r>
      <w:r w:rsidR="0014776C" w:rsidRPr="00E36A85">
        <w:rPr>
          <w:rFonts w:ascii="Times New Roman" w:hAnsi="Times New Roman" w:cs="Times New Roman"/>
          <w:noProof/>
        </w:rPr>
        <w:t>(Bateman &amp; Fleming 2012; Hody &amp; Kays 2018)</w:t>
      </w:r>
      <w:r w:rsidR="0014776C" w:rsidRPr="00E36A85">
        <w:rPr>
          <w:rFonts w:ascii="Times New Roman" w:hAnsi="Times New Roman" w:cs="Times New Roman"/>
        </w:rPr>
        <w:fldChar w:fldCharType="end"/>
      </w:r>
      <w:r w:rsidR="00417E62">
        <w:rPr>
          <w:rFonts w:ascii="Times New Roman" w:hAnsi="Times New Roman" w:cs="Times New Roman"/>
        </w:rPr>
        <w:t>.</w:t>
      </w:r>
      <w:r w:rsidR="003F0869">
        <w:rPr>
          <w:rFonts w:ascii="Times New Roman" w:hAnsi="Times New Roman" w:cs="Times New Roman"/>
        </w:rPr>
        <w:t xml:space="preserve"> </w:t>
      </w:r>
      <w:r w:rsidR="00920653">
        <w:rPr>
          <w:rFonts w:ascii="Times New Roman" w:hAnsi="Times New Roman" w:cs="Times New Roman"/>
        </w:rPr>
        <w:t xml:space="preserve">Urban coyotes are able to </w:t>
      </w:r>
      <w:r w:rsidR="00D81487">
        <w:rPr>
          <w:rFonts w:ascii="Times New Roman" w:hAnsi="Times New Roman" w:cs="Times New Roman"/>
        </w:rPr>
        <w:t xml:space="preserve">thrive alongside </w:t>
      </w:r>
      <w:r w:rsidR="0088524D">
        <w:rPr>
          <w:rFonts w:ascii="Times New Roman" w:hAnsi="Times New Roman" w:cs="Times New Roman"/>
        </w:rPr>
        <w:t>high densities</w:t>
      </w:r>
      <w:r w:rsidR="00AD2E53">
        <w:rPr>
          <w:rFonts w:ascii="Times New Roman" w:hAnsi="Times New Roman" w:cs="Times New Roman"/>
        </w:rPr>
        <w:t xml:space="preserve"> of humans</w:t>
      </w:r>
      <w:r w:rsidR="00EF75B0">
        <w:rPr>
          <w:rFonts w:ascii="Times New Roman" w:hAnsi="Times New Roman" w:cs="Times New Roman"/>
        </w:rPr>
        <w:t xml:space="preserve"> </w:t>
      </w:r>
      <w:r w:rsidR="009A4EE9">
        <w:rPr>
          <w:rFonts w:ascii="Times New Roman" w:hAnsi="Times New Roman" w:cs="Times New Roman"/>
        </w:rPr>
        <w:t xml:space="preserve">and have become known as </w:t>
      </w:r>
      <w:r w:rsidR="007462F8">
        <w:rPr>
          <w:rFonts w:ascii="Times New Roman" w:hAnsi="Times New Roman" w:cs="Times New Roman"/>
        </w:rPr>
        <w:t xml:space="preserve">urban exploiters </w:t>
      </w:r>
      <w:r w:rsidR="00D93F6C">
        <w:rPr>
          <w:rFonts w:ascii="Times New Roman" w:hAnsi="Times New Roman" w:cs="Times New Roman"/>
        </w:rPr>
        <w:t xml:space="preserve">(CITE). </w:t>
      </w:r>
      <w:r w:rsidR="00BF11E4">
        <w:rPr>
          <w:rFonts w:ascii="Times New Roman" w:hAnsi="Times New Roman" w:cs="Times New Roman"/>
        </w:rPr>
        <w:t xml:space="preserve"> </w:t>
      </w:r>
    </w:p>
    <w:p w14:paraId="4DC675DC" w14:textId="77777777" w:rsidR="00D878D3" w:rsidRDefault="00D878D3" w:rsidP="00C37E7B">
      <w:pPr>
        <w:spacing w:line="480" w:lineRule="auto"/>
        <w:rPr>
          <w:rFonts w:ascii="Times New Roman" w:hAnsi="Times New Roman" w:cs="Times New Roman"/>
        </w:rPr>
      </w:pPr>
    </w:p>
    <w:p w14:paraId="34378F4C" w14:textId="2AB8F8BB" w:rsidR="008503D7" w:rsidRPr="00A73C70" w:rsidRDefault="003E4592" w:rsidP="00921373">
      <w:pPr>
        <w:spacing w:line="480" w:lineRule="auto"/>
      </w:pPr>
      <w:r>
        <w:rPr>
          <w:rFonts w:ascii="Times New Roman" w:hAnsi="Times New Roman" w:cs="Times New Roman"/>
        </w:rPr>
        <w:t xml:space="preserve">The continued coexistence </w:t>
      </w:r>
      <w:r w:rsidR="00F06EF2">
        <w:rPr>
          <w:rFonts w:ascii="Times New Roman" w:hAnsi="Times New Roman" w:cs="Times New Roman"/>
        </w:rPr>
        <w:t xml:space="preserve">between urban coyotes and </w:t>
      </w:r>
      <w:r w:rsidR="00D878D3">
        <w:rPr>
          <w:rFonts w:ascii="Times New Roman" w:hAnsi="Times New Roman" w:cs="Times New Roman"/>
        </w:rPr>
        <w:t>humans</w:t>
      </w:r>
      <w:r w:rsidR="0094224D">
        <w:rPr>
          <w:rFonts w:ascii="Times New Roman" w:hAnsi="Times New Roman" w:cs="Times New Roman"/>
        </w:rPr>
        <w:t xml:space="preserve"> depends </w:t>
      </w:r>
      <w:r w:rsidR="00BB52F2">
        <w:rPr>
          <w:rFonts w:ascii="Times New Roman" w:hAnsi="Times New Roman" w:cs="Times New Roman"/>
        </w:rPr>
        <w:t xml:space="preserve">largely </w:t>
      </w:r>
      <w:r w:rsidR="00305206">
        <w:rPr>
          <w:rFonts w:ascii="Times New Roman" w:hAnsi="Times New Roman" w:cs="Times New Roman"/>
        </w:rPr>
        <w:t xml:space="preserve">on minimizing real </w:t>
      </w:r>
      <w:r w:rsidR="00D60CA7">
        <w:rPr>
          <w:rFonts w:ascii="Times New Roman" w:hAnsi="Times New Roman" w:cs="Times New Roman"/>
        </w:rPr>
        <w:t xml:space="preserve">or perceived </w:t>
      </w:r>
      <w:r w:rsidR="00B20BF9">
        <w:rPr>
          <w:rFonts w:ascii="Times New Roman" w:hAnsi="Times New Roman" w:cs="Times New Roman"/>
        </w:rPr>
        <w:t>negative interactions.</w:t>
      </w:r>
      <w:r w:rsidR="00E57DF0">
        <w:rPr>
          <w:rFonts w:ascii="Times New Roman" w:hAnsi="Times New Roman" w:cs="Times New Roman"/>
        </w:rPr>
        <w:t xml:space="preserve"> </w:t>
      </w:r>
      <w:r w:rsidR="003B5390">
        <w:rPr>
          <w:rFonts w:ascii="Times New Roman" w:hAnsi="Times New Roman" w:cs="Times New Roman"/>
        </w:rPr>
        <w:t xml:space="preserve">On the part of coyotes, </w:t>
      </w:r>
      <w:r w:rsidR="001456D9">
        <w:rPr>
          <w:rFonts w:ascii="Times New Roman" w:hAnsi="Times New Roman" w:cs="Times New Roman"/>
        </w:rPr>
        <w:t>t</w:t>
      </w:r>
      <w:r w:rsidR="003F7EE3">
        <w:rPr>
          <w:rFonts w:ascii="Times New Roman" w:hAnsi="Times New Roman" w:cs="Times New Roman"/>
        </w:rPr>
        <w:t xml:space="preserve">heir </w:t>
      </w:r>
      <w:r w:rsidR="00E46EB6">
        <w:rPr>
          <w:rFonts w:ascii="Times New Roman" w:hAnsi="Times New Roman" w:cs="Times New Roman"/>
        </w:rPr>
        <w:t xml:space="preserve">apparent </w:t>
      </w:r>
      <w:r w:rsidR="003F7EE3">
        <w:rPr>
          <w:rFonts w:ascii="Times New Roman" w:hAnsi="Times New Roman" w:cs="Times New Roman"/>
        </w:rPr>
        <w:t xml:space="preserve">boldness towards people </w:t>
      </w:r>
      <w:r w:rsidR="0001516F">
        <w:rPr>
          <w:rFonts w:ascii="Times New Roman" w:hAnsi="Times New Roman" w:cs="Times New Roman"/>
        </w:rPr>
        <w:t xml:space="preserve">and their pets </w:t>
      </w:r>
      <w:r w:rsidR="005C5540">
        <w:rPr>
          <w:rFonts w:ascii="Times New Roman" w:hAnsi="Times New Roman" w:cs="Times New Roman"/>
        </w:rPr>
        <w:t>is the main factor driving</w:t>
      </w:r>
      <w:r w:rsidR="003D6C70">
        <w:rPr>
          <w:rFonts w:ascii="Times New Roman" w:hAnsi="Times New Roman" w:cs="Times New Roman"/>
        </w:rPr>
        <w:t xml:space="preserve"> </w:t>
      </w:r>
      <w:r w:rsidR="0054447B">
        <w:rPr>
          <w:rFonts w:ascii="Times New Roman" w:hAnsi="Times New Roman" w:cs="Times New Roman"/>
        </w:rPr>
        <w:t xml:space="preserve">the outcome of </w:t>
      </w:r>
      <w:r w:rsidR="005C5540">
        <w:rPr>
          <w:rFonts w:ascii="Times New Roman" w:hAnsi="Times New Roman" w:cs="Times New Roman"/>
        </w:rPr>
        <w:t xml:space="preserve">these interactions </w:t>
      </w:r>
      <w:r w:rsidR="00C45FD6">
        <w:rPr>
          <w:rFonts w:ascii="Times New Roman" w:hAnsi="Times New Roman" w:cs="Times New Roman"/>
        </w:rPr>
        <w:t>(CITE)</w:t>
      </w:r>
      <w:r w:rsidR="005C5540">
        <w:rPr>
          <w:rFonts w:ascii="Times New Roman" w:hAnsi="Times New Roman" w:cs="Times New Roman"/>
        </w:rPr>
        <w:t>.</w:t>
      </w:r>
      <w:r w:rsidR="004F5A5C">
        <w:rPr>
          <w:rFonts w:ascii="Times New Roman" w:hAnsi="Times New Roman" w:cs="Times New Roman"/>
        </w:rPr>
        <w:t xml:space="preserve"> </w:t>
      </w:r>
      <w:r w:rsidR="00455C34">
        <w:rPr>
          <w:rFonts w:ascii="Times New Roman" w:hAnsi="Times New Roman" w:cs="Times New Roman"/>
        </w:rPr>
        <w:t>Coyotes that are habituated or otherwise exhibiting bold or aggressive behaviour are</w:t>
      </w:r>
      <w:r w:rsidR="00B353C5">
        <w:rPr>
          <w:rFonts w:ascii="Times New Roman" w:hAnsi="Times New Roman" w:cs="Times New Roman"/>
        </w:rPr>
        <w:t xml:space="preserve"> often</w:t>
      </w:r>
      <w:r w:rsidR="00455C34">
        <w:rPr>
          <w:rFonts w:ascii="Times New Roman" w:hAnsi="Times New Roman" w:cs="Times New Roman"/>
        </w:rPr>
        <w:t xml:space="preserve"> </w:t>
      </w:r>
      <w:r w:rsidR="00B353C5">
        <w:rPr>
          <w:rFonts w:ascii="Times New Roman" w:hAnsi="Times New Roman" w:cs="Times New Roman"/>
        </w:rPr>
        <w:t xml:space="preserve">the targets of lethal </w:t>
      </w:r>
      <w:r w:rsidR="00164D4D">
        <w:rPr>
          <w:rFonts w:ascii="Times New Roman" w:hAnsi="Times New Roman" w:cs="Times New Roman"/>
        </w:rPr>
        <w:t xml:space="preserve">management programs </w:t>
      </w:r>
      <w:r w:rsidR="007D550D">
        <w:rPr>
          <w:rFonts w:ascii="Times New Roman" w:hAnsi="Times New Roman" w:cs="Times New Roman"/>
        </w:rPr>
        <w:t xml:space="preserve">(CITE) </w:t>
      </w:r>
      <w:r w:rsidR="00C81E9B">
        <w:rPr>
          <w:rFonts w:ascii="Times New Roman" w:hAnsi="Times New Roman" w:cs="Times New Roman"/>
        </w:rPr>
        <w:t xml:space="preserve">and often </w:t>
      </w:r>
      <w:r w:rsidR="00714BAF">
        <w:rPr>
          <w:rFonts w:ascii="Times New Roman" w:hAnsi="Times New Roman" w:cs="Times New Roman"/>
        </w:rPr>
        <w:t>induce negative human perceptions</w:t>
      </w:r>
      <w:r w:rsidR="007D550D">
        <w:rPr>
          <w:rFonts w:ascii="Times New Roman" w:hAnsi="Times New Roman" w:cs="Times New Roman"/>
        </w:rPr>
        <w:t xml:space="preserve"> (CITE)</w:t>
      </w:r>
      <w:r w:rsidR="00714BAF">
        <w:rPr>
          <w:rFonts w:ascii="Times New Roman" w:hAnsi="Times New Roman" w:cs="Times New Roman"/>
        </w:rPr>
        <w:t>.</w:t>
      </w:r>
      <w:r w:rsidR="00B20BF9">
        <w:rPr>
          <w:rFonts w:ascii="Times New Roman" w:hAnsi="Times New Roman" w:cs="Times New Roman"/>
        </w:rPr>
        <w:t xml:space="preserve"> </w:t>
      </w:r>
      <w:r w:rsidR="00FA118D">
        <w:rPr>
          <w:rFonts w:ascii="Times New Roman" w:hAnsi="Times New Roman" w:cs="Times New Roman"/>
        </w:rPr>
        <w:t xml:space="preserve">Fortunately, </w:t>
      </w:r>
      <w:r w:rsidR="00CC4D70">
        <w:rPr>
          <w:rFonts w:ascii="Times New Roman" w:hAnsi="Times New Roman" w:cs="Times New Roman"/>
        </w:rPr>
        <w:t xml:space="preserve">the vast majority of </w:t>
      </w:r>
      <w:r w:rsidR="00B1257D">
        <w:rPr>
          <w:rFonts w:ascii="Times New Roman" w:hAnsi="Times New Roman" w:cs="Times New Roman"/>
        </w:rPr>
        <w:t xml:space="preserve">human-coyote </w:t>
      </w:r>
      <w:r w:rsidR="00CC4D70">
        <w:rPr>
          <w:rFonts w:ascii="Times New Roman" w:hAnsi="Times New Roman" w:cs="Times New Roman"/>
        </w:rPr>
        <w:t>i</w:t>
      </w:r>
      <w:r w:rsidR="00CC4D70" w:rsidRPr="00E36A85">
        <w:rPr>
          <w:rFonts w:ascii="Times New Roman" w:hAnsi="Times New Roman" w:cs="Times New Roman"/>
        </w:rPr>
        <w:t xml:space="preserve">nteractions </w:t>
      </w:r>
      <w:r w:rsidR="00B1257D">
        <w:rPr>
          <w:rFonts w:ascii="Times New Roman" w:hAnsi="Times New Roman" w:cs="Times New Roman"/>
        </w:rPr>
        <w:t xml:space="preserve">are </w:t>
      </w:r>
      <w:r w:rsidR="00CC4D70">
        <w:rPr>
          <w:rFonts w:ascii="Times New Roman" w:hAnsi="Times New Roman" w:cs="Times New Roman"/>
        </w:rPr>
        <w:t>non-encounters where coyote</w:t>
      </w:r>
      <w:r w:rsidR="008D1A8B">
        <w:rPr>
          <w:rFonts w:ascii="Times New Roman" w:hAnsi="Times New Roman" w:cs="Times New Roman"/>
        </w:rPr>
        <w:t>s</w:t>
      </w:r>
      <w:r w:rsidR="00AE5E9B">
        <w:rPr>
          <w:rFonts w:ascii="Times New Roman" w:hAnsi="Times New Roman" w:cs="Times New Roman"/>
        </w:rPr>
        <w:t xml:space="preserve"> behave</w:t>
      </w:r>
      <w:r w:rsidR="00E3247B">
        <w:rPr>
          <w:rFonts w:ascii="Times New Roman" w:hAnsi="Times New Roman" w:cs="Times New Roman"/>
        </w:rPr>
        <w:t xml:space="preserve"> appropriately</w:t>
      </w:r>
      <w:r w:rsidR="00AE5E9B">
        <w:rPr>
          <w:rFonts w:ascii="Times New Roman" w:hAnsi="Times New Roman" w:cs="Times New Roman"/>
        </w:rPr>
        <w:t xml:space="preserve"> to avoid </w:t>
      </w:r>
      <w:r w:rsidR="00CC4D70">
        <w:rPr>
          <w:rFonts w:ascii="Times New Roman" w:hAnsi="Times New Roman" w:cs="Times New Roman"/>
        </w:rPr>
        <w:t xml:space="preserve">human presence </w:t>
      </w:r>
      <w:r w:rsidR="00CC4D70" w:rsidRPr="00E36A85">
        <w:rPr>
          <w:rFonts w:ascii="Times New Roman" w:hAnsi="Times New Roman" w:cs="Times New Roman"/>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7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CC4D70">
        <w:rPr>
          <w:rFonts w:ascii="Times New Roman" w:hAnsi="Times New Roman" w:cs="Times New Roman"/>
        </w:rPr>
        <w:instrText xml:space="preserve"> ADDIN EN.CITE </w:instrText>
      </w:r>
      <w:r w:rsidR="00CC4D70">
        <w:rPr>
          <w:rFonts w:ascii="Times New Roman" w:hAnsi="Times New Roman" w:cs="Times New Roman"/>
        </w:rPr>
        <w:fldChar w:fldCharType="begin">
          <w:fldData xml:space="preserve">PEVuZE5vdGU+PENpdGU+PEF1dGhvcj5EcmFrZTwvQXV0aG9yPjxZZWFyPjIwMjE8L1llYXI+PElE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</w:fldData>
        </w:fldChar>
      </w:r>
      <w:r w:rsidR="00CC4D70">
        <w:rPr>
          <w:rFonts w:ascii="Times New Roman" w:hAnsi="Times New Roman" w:cs="Times New Roman"/>
        </w:rPr>
        <w:instrText xml:space="preserve"> ADDIN EN.CITE.DATA </w:instrText>
      </w:r>
      <w:r w:rsidR="00CC4D70">
        <w:rPr>
          <w:rFonts w:ascii="Times New Roman" w:hAnsi="Times New Roman" w:cs="Times New Roman"/>
        </w:rPr>
      </w:r>
      <w:r w:rsidR="00CC4D70">
        <w:rPr>
          <w:rFonts w:ascii="Times New Roman" w:hAnsi="Times New Roman" w:cs="Times New Roman"/>
        </w:rPr>
        <w:fldChar w:fldCharType="end"/>
      </w:r>
      <w:r w:rsidR="00CC4D70" w:rsidRPr="00E36A85">
        <w:rPr>
          <w:rFonts w:ascii="Times New Roman" w:hAnsi="Times New Roman" w:cs="Times New Roman"/>
        </w:rPr>
      </w:r>
      <w:r w:rsidR="00CC4D70" w:rsidRPr="00E36A85">
        <w:rPr>
          <w:rFonts w:ascii="Times New Roman" w:hAnsi="Times New Roman" w:cs="Times New Roman"/>
        </w:rPr>
        <w:fldChar w:fldCharType="separate"/>
      </w:r>
      <w:r w:rsidR="00CC4D70">
        <w:rPr>
          <w:rFonts w:ascii="Times New Roman" w:hAnsi="Times New Roman" w:cs="Times New Roman"/>
          <w:noProof/>
        </w:rPr>
        <w:t>(Mowry et al. 2020; Drake et al. 2021)</w:t>
      </w:r>
      <w:r w:rsidR="00CC4D70" w:rsidRPr="00E36A85">
        <w:rPr>
          <w:rFonts w:ascii="Times New Roman" w:hAnsi="Times New Roman" w:cs="Times New Roman"/>
        </w:rPr>
        <w:fldChar w:fldCharType="end"/>
      </w:r>
      <w:r w:rsidR="006A573F">
        <w:rPr>
          <w:rFonts w:ascii="Times New Roman" w:hAnsi="Times New Roman" w:cs="Times New Roman"/>
        </w:rPr>
        <w:t xml:space="preserve">. </w:t>
      </w:r>
      <w:r w:rsidR="00A73C70">
        <w:rPr>
          <w:rFonts w:ascii="Times New Roman" w:hAnsi="Times New Roman" w:cs="Times New Roman"/>
        </w:rPr>
        <w:t xml:space="preserve">The </w:t>
      </w:r>
      <w:r w:rsidR="00B82495">
        <w:rPr>
          <w:rFonts w:ascii="Times New Roman" w:hAnsi="Times New Roman" w:cs="Times New Roman"/>
        </w:rPr>
        <w:t xml:space="preserve">human </w:t>
      </w:r>
      <w:r w:rsidR="00A73C70">
        <w:rPr>
          <w:rFonts w:ascii="Times New Roman" w:hAnsi="Times New Roman" w:cs="Times New Roman"/>
        </w:rPr>
        <w:t xml:space="preserve">perception of negative interactions </w:t>
      </w:r>
      <w:r w:rsidR="00AF6F2B">
        <w:rPr>
          <w:rFonts w:ascii="Times New Roman" w:hAnsi="Times New Roman" w:cs="Times New Roman"/>
        </w:rPr>
        <w:t xml:space="preserve">with </w:t>
      </w:r>
      <w:r w:rsidR="00A73C70">
        <w:rPr>
          <w:rFonts w:ascii="Times New Roman" w:hAnsi="Times New Roman" w:cs="Times New Roman"/>
        </w:rPr>
        <w:t xml:space="preserve">coyotes is </w:t>
      </w:r>
      <w:r w:rsidR="00E268B2">
        <w:rPr>
          <w:rFonts w:ascii="Times New Roman" w:hAnsi="Times New Roman" w:cs="Times New Roman"/>
        </w:rPr>
        <w:t xml:space="preserve">also super important, because it will drive policy and management decisions that </w:t>
      </w:r>
      <w:r w:rsidR="00F41221">
        <w:rPr>
          <w:rFonts w:ascii="Times New Roman" w:hAnsi="Times New Roman" w:cs="Times New Roman"/>
        </w:rPr>
        <w:t>affect urban coyote survival and tolerance.</w:t>
      </w:r>
      <w:r w:rsidR="00BA269D">
        <w:rPr>
          <w:rFonts w:ascii="Times New Roman" w:hAnsi="Times New Roman" w:cs="Times New Roman"/>
        </w:rPr>
        <w:t xml:space="preserve"> </w:t>
      </w:r>
      <w:r w:rsidR="008C6FF0">
        <w:rPr>
          <w:rFonts w:ascii="Times New Roman" w:hAnsi="Times New Roman" w:cs="Times New Roman"/>
        </w:rPr>
        <w:t xml:space="preserve">Coyote presence </w:t>
      </w:r>
      <w:r w:rsidR="00974840">
        <w:rPr>
          <w:rFonts w:ascii="Times New Roman" w:hAnsi="Times New Roman" w:cs="Times New Roman"/>
        </w:rPr>
        <w:t xml:space="preserve">in the absence of negative interactions </w:t>
      </w:r>
      <w:r w:rsidR="008C6FF0">
        <w:rPr>
          <w:rFonts w:ascii="Times New Roman" w:hAnsi="Times New Roman" w:cs="Times New Roman"/>
        </w:rPr>
        <w:t xml:space="preserve">is often </w:t>
      </w:r>
      <w:r w:rsidR="00227775">
        <w:rPr>
          <w:rFonts w:ascii="Times New Roman" w:hAnsi="Times New Roman" w:cs="Times New Roman"/>
        </w:rPr>
        <w:t>tolerated</w:t>
      </w:r>
      <w:r w:rsidR="00AE1321">
        <w:rPr>
          <w:rFonts w:ascii="Times New Roman" w:hAnsi="Times New Roman" w:cs="Times New Roman"/>
        </w:rPr>
        <w:t xml:space="preserve"> </w:t>
      </w:r>
      <w:r w:rsidR="005348A8">
        <w:rPr>
          <w:rFonts w:ascii="Times New Roman" w:hAnsi="Times New Roman" w:cs="Times New Roman"/>
        </w:rPr>
        <w:t>and even</w:t>
      </w:r>
      <w:r w:rsidR="00423ACF">
        <w:rPr>
          <w:rFonts w:ascii="Times New Roman" w:hAnsi="Times New Roman" w:cs="Times New Roman"/>
        </w:rPr>
        <w:t xml:space="preserve"> appreciated </w:t>
      </w:r>
      <w:r w:rsidR="00AE1321">
        <w:rPr>
          <w:rFonts w:ascii="Times New Roman" w:hAnsi="Times New Roman" w:cs="Times New Roman"/>
        </w:rPr>
        <w:t xml:space="preserve">by the majority of city-dwellers </w:t>
      </w:r>
      <w:r w:rsidR="00E553BD">
        <w:rPr>
          <w:rFonts w:ascii="Times New Roman" w:hAnsi="Times New Roman" w:cs="Times New Roman"/>
        </w:rPr>
        <w:fldChar w:fldCharType="begin">
          <w:fldData xml:space="preserve">PEVuZE5vdGU+PENpdGU+PEF1dGhvcj5TcG9uYXJza2k8L0F1dGhvcj48WWVhcj4yMDE4PC9ZZWFy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</w:fldData>
        </w:fldChar>
      </w:r>
      <w:r w:rsidR="00E553BD">
        <w:rPr>
          <w:rFonts w:ascii="Times New Roman" w:hAnsi="Times New Roman" w:cs="Times New Roman"/>
        </w:rPr>
        <w:instrText xml:space="preserve"> ADDIN EN.CITE </w:instrText>
      </w:r>
      <w:r w:rsidR="00E553BD">
        <w:rPr>
          <w:rFonts w:ascii="Times New Roman" w:hAnsi="Times New Roman" w:cs="Times New Roman"/>
        </w:rPr>
        <w:fldChar w:fldCharType="begin">
          <w:fldData xml:space="preserve">PEVuZE5vdGU+PENpdGU+PEF1dGhvcj5TcG9uYXJza2k8L0F1dGhvcj48WWVhcj4yMDE4PC9ZZWFy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</w:fldData>
        </w:fldChar>
      </w:r>
      <w:r w:rsidR="00E553BD">
        <w:rPr>
          <w:rFonts w:ascii="Times New Roman" w:hAnsi="Times New Roman" w:cs="Times New Roman"/>
        </w:rPr>
        <w:instrText xml:space="preserve"> ADDIN EN.CITE.DATA </w:instrText>
      </w:r>
      <w:r w:rsidR="00E553BD">
        <w:rPr>
          <w:rFonts w:ascii="Times New Roman" w:hAnsi="Times New Roman" w:cs="Times New Roman"/>
        </w:rPr>
      </w:r>
      <w:r w:rsidR="00E553BD">
        <w:rPr>
          <w:rFonts w:ascii="Times New Roman" w:hAnsi="Times New Roman" w:cs="Times New Roman"/>
        </w:rPr>
        <w:fldChar w:fldCharType="end"/>
      </w:r>
      <w:r w:rsidR="00E553BD">
        <w:rPr>
          <w:rFonts w:ascii="Times New Roman" w:hAnsi="Times New Roman" w:cs="Times New Roman"/>
        </w:rPr>
      </w:r>
      <w:r w:rsidR="00E553BD">
        <w:rPr>
          <w:rFonts w:ascii="Times New Roman" w:hAnsi="Times New Roman" w:cs="Times New Roman"/>
        </w:rPr>
        <w:fldChar w:fldCharType="separate"/>
      </w:r>
      <w:r w:rsidR="00E553BD">
        <w:rPr>
          <w:rFonts w:ascii="Times New Roman" w:hAnsi="Times New Roman" w:cs="Times New Roman"/>
          <w:noProof/>
        </w:rPr>
        <w:t>(Soulsbury &amp; White 2015; Sponarski et al. 2018)</w:t>
      </w:r>
      <w:r w:rsidR="00E553BD">
        <w:rPr>
          <w:rFonts w:ascii="Times New Roman" w:hAnsi="Times New Roman" w:cs="Times New Roman"/>
        </w:rPr>
        <w:fldChar w:fldCharType="end"/>
      </w:r>
      <w:r w:rsidR="00921373">
        <w:rPr>
          <w:rFonts w:ascii="Times New Roman" w:hAnsi="Times New Roman" w:cs="Times New Roman"/>
        </w:rPr>
        <w:t xml:space="preserve">, many of whom appreciate the benefits that coyotes provide to society by controlling </w:t>
      </w:r>
      <w:r w:rsidR="009779D0" w:rsidRPr="00E36A85">
        <w:rPr>
          <w:rFonts w:ascii="Times New Roman" w:hAnsi="Times New Roman" w:cs="Times New Roman"/>
        </w:rPr>
        <w:t>rodent</w:t>
      </w:r>
      <w:r w:rsidR="0078788A">
        <w:rPr>
          <w:rFonts w:ascii="Times New Roman" w:hAnsi="Times New Roman" w:cs="Times New Roman"/>
        </w:rPr>
        <w:t xml:space="preserve"> populations</w:t>
      </w:r>
      <w:r w:rsidR="00EB6F9C">
        <w:rPr>
          <w:rFonts w:ascii="Times New Roman" w:hAnsi="Times New Roman" w:cs="Times New Roman"/>
        </w:rPr>
        <w:t xml:space="preserve"> </w:t>
      </w:r>
      <w:r w:rsidR="009779D0" w:rsidRPr="00E36A85">
        <w:rPr>
          <w:rFonts w:ascii="Times New Roman" w:hAnsi="Times New Roman" w:cs="Times New Roman"/>
        </w:rPr>
        <w:fldChar w:fldCharType="begin"/>
      </w:r>
      <w:r w:rsidR="009779D0" w:rsidRPr="00E36A85">
        <w:rPr>
          <w:rFonts w:ascii="Times New Roman" w:hAnsi="Times New Roman" w:cs="Times New Roman"/>
        </w:rPr>
        <w:instrText xml:space="preserve"> ADDIN EN.CITE &lt;EndNote&gt;&lt;Cite&gt;&lt;Author&gt;Crooks&lt;/Author&gt;&lt;Year&gt;1999&lt;/Year&gt;&lt;IDText&gt;Mesopredator release and avifaunal extinctions in a fragmented system&lt;/IDText&gt;&lt;DisplayText&gt;(Crooks &amp;amp; Soule 1999)&lt;/DisplayText&gt;&lt;record&gt;&lt;dates&gt;&lt;pub-dates&gt;&lt;date&gt;Aug&lt;/date&gt;&lt;/pub-dates&gt;&lt;year&gt;1999&lt;/year&gt;&lt;/dates&gt;&lt;keywords&gt;&lt;keyword&gt;nest predation&lt;/keyword&gt;&lt;keyword&gt;populations&lt;/keyword&gt;&lt;keyword&gt;Science &amp;amp; Technology - Other Topics&lt;/keyword&gt;&lt;/keywords&gt;&lt;urls&gt;&lt;related-urls&gt;&lt;url&gt;&amp;lt;Go to ISI&amp;gt;://WOS:000081854800055&lt;/url&gt;&lt;/related-urls&gt;&lt;/urls&gt;&lt;isbn&gt;0028-0836&lt;/isbn&gt;&lt;work-type&gt;Article&lt;/work-type&gt;&lt;titles&gt;&lt;title&gt;Mesopredator release and avifaunal extinctions in a fragmented system&lt;/title&gt;&lt;secondary-title&gt;Nature&lt;/secondary-title&gt;&lt;alt-title&gt;Nature&lt;/alt-title&gt;&lt;/titles&gt;&lt;pages&gt;563-566&lt;/pages&gt;&lt;number&gt;6744&lt;/number&gt;&lt;contributors&gt;&lt;authors&gt;&lt;author&gt;Crooks, K. R.&lt;/author&gt;&lt;author&gt;Soule, M. E.&lt;/author&gt;&lt;/authors&gt;&lt;/contributors&gt;&lt;language&gt;English&lt;/language&gt;&lt;added-date format="utc"&gt;1616739220&lt;/added-date&gt;&lt;ref-type name="Journal Article"&gt;17&lt;/ref-type&gt;&lt;auth-address&gt;Univ Calif Santa Cruz, Dept Biol, Santa Cruz, CA 95064 USA. Wildlands Project, Hotchkiss, CO 81419 USA.&amp;#xD;Crooks, KR (corresponding author), Univ Calif Santa Cruz, Dept Biol, Santa Cruz, CA 95064 USA.&lt;/auth-address&gt;&lt;rec-number&gt;661&lt;/rec-number&gt;&lt;last-updated-date format="utc"&gt;1616739220&lt;/last-updated-date&gt;&lt;accession-num&gt;WOS:000081854800055&lt;/accession-num&gt;&lt;electronic-resource-num&gt;10.1038/23028&lt;/electronic-resource-num&gt;&lt;volume&gt;400&lt;/volume&gt;&lt;/record&gt;&lt;/Cite&gt;&lt;/EndNote&gt;</w:instrText>
      </w:r>
      <w:r w:rsidR="009779D0" w:rsidRPr="00E36A85">
        <w:rPr>
          <w:rFonts w:ascii="Times New Roman" w:hAnsi="Times New Roman" w:cs="Times New Roman"/>
        </w:rPr>
        <w:fldChar w:fldCharType="separate"/>
      </w:r>
      <w:r w:rsidR="009779D0" w:rsidRPr="00E36A85">
        <w:rPr>
          <w:rFonts w:ascii="Times New Roman" w:hAnsi="Times New Roman" w:cs="Times New Roman"/>
          <w:noProof/>
        </w:rPr>
        <w:t>(Crooks &amp; Soule 1999)</w:t>
      </w:r>
      <w:r w:rsidR="009779D0" w:rsidRPr="00E36A85">
        <w:rPr>
          <w:rFonts w:ascii="Times New Roman" w:hAnsi="Times New Roman" w:cs="Times New Roman"/>
        </w:rPr>
        <w:fldChar w:fldCharType="end"/>
      </w:r>
      <w:r w:rsidR="009779D0" w:rsidRPr="00E36A85">
        <w:rPr>
          <w:rFonts w:ascii="Times New Roman" w:hAnsi="Times New Roman" w:cs="Times New Roman"/>
        </w:rPr>
        <w:t xml:space="preserve">, scavenging </w:t>
      </w:r>
      <w:r w:rsidR="009779D0" w:rsidRPr="00E36A85">
        <w:rPr>
          <w:rFonts w:ascii="Times New Roman" w:hAnsi="Times New Roman" w:cs="Times New Roman"/>
        </w:rPr>
        <w:fldChar w:fldCharType="begin"/>
      </w:r>
      <w:r w:rsidR="009779D0" w:rsidRPr="00E36A85">
        <w:rPr>
          <w:rFonts w:ascii="Times New Roman" w:hAnsi="Times New Roman" w:cs="Times New Roman"/>
        </w:rPr>
        <w:instrText xml:space="preserve"> ADDIN EN.CITE &lt;EndNote&gt;&lt;Cite&gt;&lt;Author&gt;Fox&lt;/Author&gt;&lt;Year&gt;2006&lt;/Year&gt;&lt;IDText&gt;Humans and coyotes: can we coexist?&lt;/IDText&gt;&lt;DisplayText&gt;(Fox 2006)&lt;/DisplayText&gt;&lt;record&gt;&lt;titles&gt;&lt;title&gt;Humans and coyotes: can we coexist?&lt;/title&gt;&lt;secondary-title&gt;Proc. 22nd Vertebrate Pest Conference&lt;/secondary-title&gt;&lt;/titles&gt;&lt;pages&gt;287-293&lt;/pages&gt;&lt;contributors&gt;&lt;authors&gt;&lt;author&gt;Fox, Camilla H&lt;/author&gt;&lt;/authors&gt;&lt;/contributors&gt;&lt;added-date format="utc"&gt;1603765066&lt;/added-date&gt;&lt;pub-location&gt;University of California Davis&lt;/pub-location&gt;&lt;ref-type name="Conference Paper"&gt;47&lt;/ref-type&gt;&lt;dates&gt;&lt;year&gt;2006&lt;/year&gt;&lt;/dates&gt;&lt;rec-number&gt;459&lt;/rec-number&gt;&lt;last-updated-date format="utc"&gt;1603765149&lt;/last-updated-date&gt;&lt;/record&gt;&lt;/Cite&gt;&lt;/EndNote&gt;</w:instrText>
      </w:r>
      <w:r w:rsidR="009779D0" w:rsidRPr="00E36A85">
        <w:rPr>
          <w:rFonts w:ascii="Times New Roman" w:hAnsi="Times New Roman" w:cs="Times New Roman"/>
        </w:rPr>
        <w:fldChar w:fldCharType="separate"/>
      </w:r>
      <w:r w:rsidR="009779D0" w:rsidRPr="00E36A85">
        <w:rPr>
          <w:rFonts w:ascii="Times New Roman" w:hAnsi="Times New Roman" w:cs="Times New Roman"/>
          <w:noProof/>
        </w:rPr>
        <w:t>(Fox 2006)</w:t>
      </w:r>
      <w:r w:rsidR="009779D0" w:rsidRPr="00E36A85">
        <w:rPr>
          <w:rFonts w:ascii="Times New Roman" w:hAnsi="Times New Roman" w:cs="Times New Roman"/>
        </w:rPr>
        <w:fldChar w:fldCharType="end"/>
      </w:r>
      <w:r w:rsidR="009779D0" w:rsidRPr="00E36A85">
        <w:rPr>
          <w:rFonts w:ascii="Times New Roman" w:hAnsi="Times New Roman" w:cs="Times New Roman"/>
        </w:rPr>
        <w:t xml:space="preserve">, and providing aesthetic enjoyment </w:t>
      </w:r>
      <w:r w:rsidR="009779D0" w:rsidRPr="00E36A85">
        <w:rPr>
          <w:rFonts w:ascii="Times New Roman" w:hAnsi="Times New Roman" w:cs="Times New Roman"/>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9779D0" w:rsidRPr="00E36A85">
        <w:rPr>
          <w:rFonts w:ascii="Times New Roman" w:hAnsi="Times New Roman" w:cs="Times New Roman"/>
        </w:rPr>
        <w:instrText xml:space="preserve"> ADDIN EN.CITE </w:instrText>
      </w:r>
      <w:r w:rsidR="009779D0" w:rsidRPr="00E36A85">
        <w:rPr>
          <w:rFonts w:ascii="Times New Roman" w:hAnsi="Times New Roman" w:cs="Times New Roman"/>
        </w:rPr>
        <w:fldChar w:fldCharType="begin">
          <w:fldData xml:space="preserve">PEVuZE5vdGU+PENpdGU+PEF1dGhvcj5Tb3Vsc2J1cnk8L0F1dGhvcj48WWVhcj4yMDE1PC9ZZWFy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</w:fldData>
        </w:fldChar>
      </w:r>
      <w:r w:rsidR="009779D0" w:rsidRPr="00E36A85">
        <w:rPr>
          <w:rFonts w:ascii="Times New Roman" w:hAnsi="Times New Roman" w:cs="Times New Roman"/>
        </w:rPr>
        <w:instrText xml:space="preserve"> ADDIN EN.CITE.DATA </w:instrText>
      </w:r>
      <w:r w:rsidR="009779D0" w:rsidRPr="00E36A85">
        <w:rPr>
          <w:rFonts w:ascii="Times New Roman" w:hAnsi="Times New Roman" w:cs="Times New Roman"/>
        </w:rPr>
      </w:r>
      <w:r w:rsidR="009779D0" w:rsidRPr="00E36A85">
        <w:rPr>
          <w:rFonts w:ascii="Times New Roman" w:hAnsi="Times New Roman" w:cs="Times New Roman"/>
        </w:rPr>
        <w:fldChar w:fldCharType="end"/>
      </w:r>
      <w:r w:rsidR="009779D0" w:rsidRPr="00E36A85">
        <w:rPr>
          <w:rFonts w:ascii="Times New Roman" w:hAnsi="Times New Roman" w:cs="Times New Roman"/>
        </w:rPr>
      </w:r>
      <w:r w:rsidR="009779D0" w:rsidRPr="00E36A85">
        <w:rPr>
          <w:rFonts w:ascii="Times New Roman" w:hAnsi="Times New Roman" w:cs="Times New Roman"/>
        </w:rPr>
        <w:fldChar w:fldCharType="separate"/>
      </w:r>
      <w:r w:rsidR="009779D0" w:rsidRPr="00E36A85">
        <w:rPr>
          <w:rFonts w:ascii="Times New Roman" w:hAnsi="Times New Roman" w:cs="Times New Roman"/>
          <w:noProof/>
        </w:rPr>
        <w:t>(Soulsbury &amp; White 2015)</w:t>
      </w:r>
      <w:r w:rsidR="009779D0" w:rsidRPr="00E36A85">
        <w:rPr>
          <w:rFonts w:ascii="Times New Roman" w:hAnsi="Times New Roman" w:cs="Times New Roman"/>
        </w:rPr>
        <w:fldChar w:fldCharType="end"/>
      </w:r>
      <w:r w:rsidR="009779D0" w:rsidRPr="00E36A85">
        <w:rPr>
          <w:rFonts w:ascii="Times New Roman" w:hAnsi="Times New Roman" w:cs="Times New Roman"/>
        </w:rPr>
        <w:t xml:space="preserve">. </w:t>
      </w:r>
      <w:r w:rsidR="00E27FD0">
        <w:rPr>
          <w:rFonts w:ascii="Times New Roman" w:hAnsi="Times New Roman" w:cs="Times New Roman"/>
        </w:rPr>
        <w:t xml:space="preserve">However, when </w:t>
      </w:r>
      <w:r w:rsidR="00AA77C4">
        <w:rPr>
          <w:rFonts w:ascii="Times New Roman" w:hAnsi="Times New Roman" w:cs="Times New Roman"/>
        </w:rPr>
        <w:t xml:space="preserve">real or perceived </w:t>
      </w:r>
      <w:r w:rsidR="00731DCF">
        <w:rPr>
          <w:rFonts w:ascii="Times New Roman" w:hAnsi="Times New Roman" w:cs="Times New Roman"/>
        </w:rPr>
        <w:t xml:space="preserve">negative interactions </w:t>
      </w:r>
      <w:r w:rsidR="00293978">
        <w:rPr>
          <w:rFonts w:ascii="Times New Roman" w:hAnsi="Times New Roman" w:cs="Times New Roman"/>
        </w:rPr>
        <w:t xml:space="preserve">do </w:t>
      </w:r>
      <w:r w:rsidR="00731DCF">
        <w:rPr>
          <w:rFonts w:ascii="Times New Roman" w:hAnsi="Times New Roman" w:cs="Times New Roman"/>
        </w:rPr>
        <w:t>occur</w:t>
      </w:r>
      <w:r w:rsidR="00293978">
        <w:rPr>
          <w:rFonts w:ascii="Times New Roman" w:hAnsi="Times New Roman" w:cs="Times New Roman"/>
        </w:rPr>
        <w:t>,</w:t>
      </w:r>
      <w:r w:rsidR="00731DCF">
        <w:rPr>
          <w:rFonts w:ascii="Times New Roman" w:hAnsi="Times New Roman" w:cs="Times New Roman"/>
        </w:rPr>
        <w:t xml:space="preserve"> </w:t>
      </w:r>
      <w:r w:rsidR="00E71B22">
        <w:rPr>
          <w:rFonts w:ascii="Times New Roman" w:hAnsi="Times New Roman" w:cs="Times New Roman"/>
        </w:rPr>
        <w:t>the</w:t>
      </w:r>
      <w:r w:rsidR="00731DCF">
        <w:rPr>
          <w:rFonts w:ascii="Times New Roman" w:hAnsi="Times New Roman" w:cs="Times New Roman"/>
        </w:rPr>
        <w:t xml:space="preserve">y </w:t>
      </w:r>
      <w:r w:rsidR="004A7624">
        <w:rPr>
          <w:rFonts w:ascii="Times New Roman" w:hAnsi="Times New Roman" w:cs="Times New Roman"/>
        </w:rPr>
        <w:t xml:space="preserve">attract significant media attention </w:t>
      </w:r>
      <w:r w:rsidR="00731DCF">
        <w:rPr>
          <w:rFonts w:ascii="Times New Roman" w:hAnsi="Times New Roman" w:cs="Times New Roman"/>
        </w:rPr>
        <w:lastRenderedPageBreak/>
        <w:fldChar w:fldCharType="begin"/>
      </w:r>
      <w:r w:rsidR="00731DCF">
        <w:rPr>
          <w:rFonts w:ascii="Times New Roman" w:hAnsi="Times New Roman" w:cs="Times New Roman"/>
        </w:rPr>
        <w:instrText xml:space="preserve"> ADDIN EN.CITE &lt;EndNote&gt;&lt;Cite&gt;&lt;Author&gt;Alexander&lt;/Author&gt;&lt;Year&gt;2011&lt;/Year&gt;&lt;IDText&gt;Coyote (Canis latrans) Interactions With Humans and Pets Reported in the Canadian Print Media (1995–2010)&lt;/IDText&gt;&lt;DisplayText&gt;(Alexander &amp;amp; Quinn 2011)&lt;/DisplayText&gt;&lt;record&gt;&lt;titles&gt;&lt;title&gt;Coyote (Canis latrans) Interactions With Humans and Pets Reported in the Canadian Print Media (1995–2010)&lt;/title&gt;&lt;/titles&gt;&lt;pages&gt;16:5, 345-359&lt;/pages&gt;&lt;contributors&gt;&lt;authors&gt;&lt;author&gt;Alexander, Shelley M&lt;/author&gt;&lt;author&gt;&lt;/author&gt;&lt;author&gt;Quinn ,  Michael S&lt;/author&gt;&lt;/authors&gt;&lt;/contributors&gt;&lt;added-date format="utc"&gt;1600219187&lt;/added-date&gt;&lt;ref-type name="Generic"&gt;13&lt;/ref-type&gt;&lt;dates&gt;&lt;year&gt;2011&lt;/year&gt;&lt;/dates&gt;&lt;rec-number&gt;354&lt;/rec-number&gt;&lt;publisher&gt;Human Dimensions of Wildlife&lt;/publisher&gt;&lt;last-updated-date format="utc"&gt;1600219288&lt;/last-updated-date&gt;&lt;/record&gt;&lt;/Cite&gt;&lt;/EndNote&gt;</w:instrText>
      </w:r>
      <w:r w:rsidR="00731DCF">
        <w:rPr>
          <w:rFonts w:ascii="Times New Roman" w:hAnsi="Times New Roman" w:cs="Times New Roman"/>
        </w:rPr>
        <w:fldChar w:fldCharType="separate"/>
      </w:r>
      <w:r w:rsidR="00731DCF">
        <w:rPr>
          <w:rFonts w:ascii="Times New Roman" w:hAnsi="Times New Roman" w:cs="Times New Roman"/>
          <w:noProof/>
        </w:rPr>
        <w:t>(Alexander &amp; Quinn 2011)</w:t>
      </w:r>
      <w:r w:rsidR="00731DCF">
        <w:rPr>
          <w:rFonts w:ascii="Times New Roman" w:hAnsi="Times New Roman" w:cs="Times New Roman"/>
        </w:rPr>
        <w:fldChar w:fldCharType="end"/>
      </w:r>
      <w:r w:rsidR="00731DCF">
        <w:rPr>
          <w:rFonts w:ascii="Times New Roman" w:hAnsi="Times New Roman" w:cs="Times New Roman"/>
        </w:rPr>
        <w:t xml:space="preserve"> </w:t>
      </w:r>
      <w:r w:rsidR="004A7624">
        <w:rPr>
          <w:rFonts w:ascii="Times New Roman" w:hAnsi="Times New Roman" w:cs="Times New Roman"/>
        </w:rPr>
        <w:t>and rapidly erode public tolerance</w:t>
      </w:r>
      <w:r w:rsidR="00FA6058">
        <w:rPr>
          <w:rFonts w:ascii="Times New Roman" w:hAnsi="Times New Roman" w:cs="Times New Roman"/>
        </w:rPr>
        <w:t xml:space="preserve"> of urban coyotes</w:t>
      </w:r>
      <w:r w:rsidR="0075332D">
        <w:rPr>
          <w:rFonts w:ascii="Times New Roman" w:hAnsi="Times New Roman" w:cs="Times New Roman"/>
        </w:rPr>
        <w:t xml:space="preserve"> </w:t>
      </w:r>
      <w:r w:rsidR="0075332D" w:rsidRPr="00E36A85">
        <w:rPr>
          <w:rFonts w:ascii="Times New Roman" w:hAnsi="Times New Roman" w:cs="Times New Roman"/>
        </w:rPr>
        <w:fldChar w:fldCharType="begin"/>
      </w:r>
      <w:r w:rsidR="00731DCF">
        <w:rPr>
          <w:rFonts w:ascii="Times New Roman" w:hAnsi="Times New Roman" w:cs="Times New Roman"/>
        </w:rPr>
        <w:instrText xml:space="preserve"> ADDIN EN.CITE &lt;EndNote&gt;&lt;Cite&gt;&lt;Author&gt;Sponarski&lt;/Author&gt;&lt;Year&gt;2018&lt;/Year&gt;&lt;IDText&gt;Perceived risks and coyote management in an urban setting&lt;/IDText&gt;&lt;DisplayText&gt;(Sponarski et al. 2018; Draheim et al. 2019)&lt;/DisplayText&gt;&lt;record&gt;&lt;dates&gt;&lt;pub-dates&gt;&lt;date&gt;2018-01-01&lt;/date&gt;&lt;/pub-dates&gt;&lt;year&gt;2018&lt;/year&gt;&lt;/dates&gt;&lt;isbn&gt;2058-5543&lt;/isbn&gt;&lt;titles&gt;&lt;title&gt;Perceived risks and coyote management in an urban setting&lt;/title&gt;&lt;secondary-title&gt;Journal of Urban Ecology&lt;/secondary-title&gt;&lt;/titles&gt;&lt;number&gt;1&lt;/number&gt;&lt;access-date&gt;2021-03-14T17:18:02&lt;/access-date&gt;&lt;contributors&gt;&lt;authors&gt;&lt;author&gt;Sponarski, Carly C&lt;/author&gt;&lt;author&gt;Miller, Craig&lt;/author&gt;&lt;author&gt;Vaske, Jerry J&lt;/author&gt;&lt;/authors&gt;&lt;/contributors&gt;&lt;added-date format="utc"&gt;1615742285&lt;/added-date&gt;&lt;ref-type name="Journal Article"&gt;17&lt;/ref-type&gt;&lt;rec-number&gt;639&lt;/rec-number&gt;&lt;publisher&gt;Oxford University Press (OUP)&lt;/publisher&gt;&lt;last-updated-date format="utc"&gt;1615742286&lt;/last-updated-date&gt;&lt;electronic-resource-num&gt;10.1093/jue/juy025&lt;/electronic-resource-num&gt;&lt;volume&gt;4&lt;/volume&gt;&lt;/record&gt;&lt;/Cite&gt;&lt;Cite&gt;&lt;Author&gt;Draheim&lt;/Author&gt;&lt;Year&gt;2019&lt;/Year&gt;&lt;IDText&gt;Public perspectives on the management of urban coyotes&lt;/IDText&gt;&lt;record&gt;&lt;dates&gt;&lt;pub-dates&gt;&lt;date&gt;2019-01-01&lt;/date&gt;&lt;/pub-dates&gt;&lt;year&gt;2019&lt;/year&gt;&lt;/dates&gt;&lt;isbn&gt;2058-5543&lt;/isbn&gt;&lt;titles&gt;&lt;title&gt;Public perspectives on the management of urban coyotes&lt;/title&gt;&lt;secondary-title&gt;Journal of Urban Ecology&lt;/secondary-title&gt;&lt;/titles&gt;&lt;number&gt;1&lt;/number&gt;&lt;access-date&gt;2021-03-30T03:54:32&lt;/access-date&gt;&lt;contributors&gt;&lt;authors&gt;&lt;author&gt;Draheim, Megan M&lt;/author&gt;&lt;author&gt;Parsons, E C M&lt;/author&gt;&lt;author&gt;Crate, Susan A&lt;/author&gt;&lt;author&gt;Rockwood, Larry L&lt;/author&gt;&lt;/authors&gt;&lt;/contributors&gt;&lt;added-date format="utc"&gt;1617076475&lt;/added-date&gt;&lt;ref-type name="Journal Article"&gt;17&lt;/ref-type&gt;&lt;rec-number&gt;688&lt;/rec-number&gt;&lt;publisher&gt;Oxford University Press (OUP)&lt;/publisher&gt;&lt;last-updated-date format="utc"&gt;1617076476&lt;/last-updated-date&gt;&lt;electronic-resource-num&gt;10.1093/jue/juz003&lt;/electronic-resource-num&gt;&lt;volume&gt;5&lt;/volume&gt;&lt;/record&gt;&lt;/Cite&gt;&lt;/EndNote&gt;</w:instrText>
      </w:r>
      <w:r w:rsidR="0075332D" w:rsidRPr="00E36A85">
        <w:rPr>
          <w:rFonts w:ascii="Times New Roman" w:hAnsi="Times New Roman" w:cs="Times New Roman"/>
        </w:rPr>
        <w:fldChar w:fldCharType="separate"/>
      </w:r>
      <w:r w:rsidR="00731DCF">
        <w:rPr>
          <w:rFonts w:ascii="Times New Roman" w:hAnsi="Times New Roman" w:cs="Times New Roman"/>
          <w:noProof/>
        </w:rPr>
        <w:t>(Sponarski et al. 2018; Draheim et al. 2019)</w:t>
      </w:r>
      <w:r w:rsidR="0075332D" w:rsidRPr="00E36A85">
        <w:rPr>
          <w:rFonts w:ascii="Times New Roman" w:hAnsi="Times New Roman" w:cs="Times New Roman"/>
        </w:rPr>
        <w:fldChar w:fldCharType="end"/>
      </w:r>
      <w:r w:rsidR="00E1730D">
        <w:rPr>
          <w:rFonts w:ascii="Times New Roman" w:hAnsi="Times New Roman" w:cs="Times New Roman"/>
        </w:rPr>
        <w:t xml:space="preserve">. </w:t>
      </w:r>
    </w:p>
    <w:p w14:paraId="2A448832" w14:textId="2229A0C3" w:rsidR="00E1730D" w:rsidRDefault="00E1730D" w:rsidP="00921373">
      <w:pPr>
        <w:spacing w:line="480" w:lineRule="auto"/>
        <w:rPr>
          <w:rFonts w:ascii="Times New Roman" w:hAnsi="Times New Roman" w:cs="Times New Roman"/>
        </w:rPr>
      </w:pPr>
    </w:p>
    <w:p w14:paraId="7947BBDA" w14:textId="04C7AEFF" w:rsidR="00450CF9" w:rsidRPr="007705E9" w:rsidRDefault="007705E9" w:rsidP="00AF6DE9">
      <w:pPr>
        <w:spacing w:line="480" w:lineRule="auto"/>
        <w:rPr>
          <w:rFonts w:ascii="Times New Roman" w:hAnsi="Times New Roman" w:cs="Times New Roman"/>
          <w:b/>
          <w:bCs/>
        </w:rPr>
      </w:pPr>
      <w:r>
        <w:rPr>
          <w:rFonts w:ascii="Times New Roman" w:hAnsi="Times New Roman" w:cs="Times New Roman"/>
          <w:b/>
          <w:bCs/>
        </w:rPr>
        <w:t xml:space="preserve">Paragraph 3: Human-coyote conflict </w:t>
      </w:r>
    </w:p>
    <w:p w14:paraId="441B787F" w14:textId="465FC351" w:rsidR="005F088C" w:rsidRDefault="00596610" w:rsidP="00045BB1">
      <w:pPr>
        <w:spacing w:line="480" w:lineRule="auto"/>
        <w:ind w:firstLine="720"/>
        <w:rPr>
          <w:rFonts w:ascii="Times New Roman" w:hAnsi="Times New Roman" w:cs="Times New Roman"/>
        </w:rPr>
      </w:pPr>
      <w:r>
        <w:rPr>
          <w:rFonts w:ascii="Times New Roman" w:hAnsi="Times New Roman" w:cs="Times New Roman"/>
        </w:rPr>
        <w:t xml:space="preserve">Human-coyote conflict </w:t>
      </w:r>
      <w:r w:rsidR="00616968" w:rsidRPr="00E36A85">
        <w:rPr>
          <w:rFonts w:ascii="Times New Roman" w:hAnsi="Times New Roman" w:cs="Times New Roman"/>
        </w:rPr>
        <w:t>occurs when</w:t>
      </w:r>
      <w:r w:rsidR="00616968">
        <w:rPr>
          <w:rFonts w:ascii="Times New Roman" w:hAnsi="Times New Roman" w:cs="Times New Roman"/>
        </w:rPr>
        <w:t xml:space="preserve"> </w:t>
      </w:r>
      <w:r w:rsidR="00616968" w:rsidRPr="00E36A85">
        <w:rPr>
          <w:rFonts w:ascii="Times New Roman" w:hAnsi="Times New Roman" w:cs="Times New Roman"/>
        </w:rPr>
        <w:t xml:space="preserve">coyotes pose real or perceived threats to the well-being of humans or their pets. </w:t>
      </w:r>
      <w:r w:rsidR="00BC0B6E">
        <w:rPr>
          <w:rFonts w:ascii="Times New Roman" w:hAnsi="Times New Roman" w:cs="Times New Roman"/>
        </w:rPr>
        <w:t xml:space="preserve">Although human-coyote conflict includes </w:t>
      </w:r>
      <w:r w:rsidR="00A50ECD" w:rsidRPr="00E36A85">
        <w:rPr>
          <w:rFonts w:ascii="Times New Roman" w:hAnsi="Times New Roman" w:cs="Times New Roman"/>
        </w:rPr>
        <w:t>the spread of zoonotic diseases</w:t>
      </w:r>
      <w:r w:rsidR="00A50ECD">
        <w:rPr>
          <w:rFonts w:ascii="Times New Roman" w:hAnsi="Times New Roman" w:cs="Times New Roman"/>
        </w:rPr>
        <w:t xml:space="preserve"> </w:t>
      </w:r>
      <w:r w:rsidR="00A50ECD" w:rsidRPr="00E36A85">
        <w:rPr>
          <w:rFonts w:ascii="Times New Roman" w:hAnsi="Times New Roman" w:cs="Times New Roman"/>
        </w:rPr>
        <w:fldChar w:fldCharType="begin">
          <w:fldData xml:space="preserve">PEVuZE5vdGU+PENpdGU+PEF1dGhvcj5MdW9uZzwvQXV0aG9yPjxZZWFyPjIwMjA8L1llYXI+PElE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</w:fldData>
        </w:fldChar>
      </w:r>
      <w:r w:rsidR="00A50ECD" w:rsidRPr="00E36A85">
        <w:rPr>
          <w:rFonts w:ascii="Times New Roman" w:hAnsi="Times New Roman" w:cs="Times New Roman"/>
        </w:rPr>
        <w:instrText xml:space="preserve"> ADDIN EN.CITE </w:instrText>
      </w:r>
      <w:r w:rsidR="00A50ECD" w:rsidRPr="00E36A85">
        <w:rPr>
          <w:rFonts w:ascii="Times New Roman" w:hAnsi="Times New Roman" w:cs="Times New Roman"/>
        </w:rPr>
        <w:fldChar w:fldCharType="begin">
          <w:fldData xml:space="preserve">PEVuZE5vdGU+PENpdGU+PEF1dGhvcj5MdW9uZzwvQXV0aG9yPjxZZWFyPjIwMjA8L1llYXI+PElE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</w:fldData>
        </w:fldChar>
      </w:r>
      <w:r w:rsidR="00A50ECD" w:rsidRPr="00E36A85">
        <w:rPr>
          <w:rFonts w:ascii="Times New Roman" w:hAnsi="Times New Roman" w:cs="Times New Roman"/>
        </w:rPr>
        <w:instrText xml:space="preserve"> ADDIN EN.CITE.DATA </w:instrText>
      </w:r>
      <w:r w:rsidR="00A50ECD" w:rsidRPr="00E36A85">
        <w:rPr>
          <w:rFonts w:ascii="Times New Roman" w:hAnsi="Times New Roman" w:cs="Times New Roman"/>
        </w:rPr>
      </w:r>
      <w:r w:rsidR="00A50ECD" w:rsidRPr="00E36A85">
        <w:rPr>
          <w:rFonts w:ascii="Times New Roman" w:hAnsi="Times New Roman" w:cs="Times New Roman"/>
        </w:rPr>
        <w:fldChar w:fldCharType="end"/>
      </w:r>
      <w:r w:rsidR="00A50ECD" w:rsidRPr="00E36A85">
        <w:rPr>
          <w:rFonts w:ascii="Times New Roman" w:hAnsi="Times New Roman" w:cs="Times New Roman"/>
        </w:rPr>
      </w:r>
      <w:r w:rsidR="00A50ECD" w:rsidRPr="00E36A85">
        <w:rPr>
          <w:rFonts w:ascii="Times New Roman" w:hAnsi="Times New Roman" w:cs="Times New Roman"/>
        </w:rPr>
        <w:fldChar w:fldCharType="separate"/>
      </w:r>
      <w:r w:rsidR="00A50ECD" w:rsidRPr="00E36A85">
        <w:rPr>
          <w:rFonts w:ascii="Times New Roman" w:hAnsi="Times New Roman" w:cs="Times New Roman"/>
          <w:noProof/>
        </w:rPr>
        <w:t>(Catalano et al. 2012; Luong et al. 2020)</w:t>
      </w:r>
      <w:r w:rsidR="00A50ECD" w:rsidRPr="00E36A85">
        <w:rPr>
          <w:rFonts w:ascii="Times New Roman" w:hAnsi="Times New Roman" w:cs="Times New Roman"/>
        </w:rPr>
        <w:fldChar w:fldCharType="end"/>
      </w:r>
      <w:r w:rsidR="00A50ECD" w:rsidRPr="00E36A85">
        <w:rPr>
          <w:rFonts w:ascii="Times New Roman" w:hAnsi="Times New Roman" w:cs="Times New Roman"/>
        </w:rPr>
        <w:t xml:space="preserve"> and property damage</w:t>
      </w:r>
      <w:r w:rsidR="00A50ECD">
        <w:rPr>
          <w:rFonts w:ascii="Times New Roman" w:hAnsi="Times New Roman" w:cs="Times New Roman"/>
        </w:rPr>
        <w:t xml:space="preserve"> </w:t>
      </w:r>
      <w:r w:rsidR="00A50ECD">
        <w:rPr>
          <w:rFonts w:ascii="Times New Roman" w:hAnsi="Times New Roman" w:cs="Times New Roman"/>
        </w:rPr>
        <w:fldChar w:fldCharType="begin"/>
      </w:r>
      <w:r w:rsidR="00A50ECD">
        <w:rPr>
          <w:rFonts w:ascii="Times New Roman" w:hAnsi="Times New Roman" w:cs="Times New Roman"/>
        </w:rPr>
        <w:instrText xml:space="preserve"> ADDIN EN.CITE &lt;EndNote&gt;&lt;Cite&gt;&lt;Author&gt;Glas&lt;/Author&gt;&lt;Year&gt;2019&lt;/Year&gt;&lt;IDText&gt;Wildlife value orientations and their relationships with mid-size predator management&lt;/IDText&gt;&lt;DisplayText&gt;(Glas et al. 2019)&lt;/DisplayText&gt;&lt;record&gt;&lt;dates&gt;&lt;pub-dates&gt;&lt;date&gt;Sep&lt;/date&gt;&lt;/pub-dates&gt;&lt;year&gt;2019&lt;/year&gt;&lt;/dates&gt;&lt;keywords&gt;&lt;keyword&gt;Wildlife management&lt;/keyword&gt;&lt;keyword&gt;wildlife value orientations&lt;/keyword&gt;&lt;keyword&gt;mid-size predator&lt;/keyword&gt;&lt;keyword&gt;management&lt;/keyword&gt;&lt;keyword&gt;public-attitudes&lt;/keyword&gt;&lt;keyword&gt;diversity&lt;/keyword&gt;&lt;keyword&gt;model&lt;/keyword&gt;&lt;keyword&gt;Biodiversity &amp;amp; Conservation&lt;/keyword&gt;&lt;keyword&gt;Environmental Sciences &amp;amp; Ecology&lt;/keyword&gt;&lt;/keywords&gt;&lt;urls&gt;&lt;related-urls&gt;&lt;url&gt;&amp;lt;Go to ISI&amp;gt;://WOS:000471566300001&lt;/url&gt;&lt;/related-urls&gt;&lt;/urls&gt;&lt;isbn&gt;1087-1209&lt;/isbn&gt;&lt;work-type&gt;Article&lt;/work-type&gt;&lt;titles&gt;&lt;title&gt;Wildlife value orientations and their relationships with mid-size predator management&lt;/title&gt;&lt;secondary-title&gt;Human Dimensions of Wildlife&lt;/secondary-title&gt;&lt;alt-title&gt;Hum. Dimens. Wildl.&lt;/alt-title&gt;&lt;/titles&gt;&lt;pages&gt;418-432&lt;/pages&gt;&lt;number&gt;5&lt;/number&gt;&lt;contributors&gt;&lt;authors&gt;&lt;author&gt;Glas, Z. E.&lt;/author&gt;&lt;author&gt;Getson, J. M.&lt;/author&gt;&lt;author&gt;Prokopy, L. S.&lt;/author&gt;&lt;/authors&gt;&lt;/contributors&gt;&lt;language&gt;English&lt;/language&gt;&lt;added-date format="utc"&gt;1623378748&lt;/added-date&gt;&lt;ref-type name="Journal Article"&gt;17&lt;/ref-type&gt;&lt;auth-address&gt;[Glas, Zoe E.&amp;#xD;Getson, Jackie M.&amp;#xD;Prokopy, Linda S.] Purdue Univ, Dept Forestry &amp;amp; Nat Resources, W Lafayette, IN 47907 USA.&amp;#xD;Glas, ZE (corresponding author), Purdue Univ, Dept Forestry &amp;amp; Nat Resources, W Lafayette, IN 47907 USA.&amp;#xD;glas.zoe@gmail.com&lt;/auth-address&gt;&lt;rec-number&gt;872&lt;/rec-number&gt;&lt;last-updated-date format="utc"&gt;1623378748&lt;/last-updated-date&gt;&lt;accession-num&gt;WOS:000471566300001&lt;/accession-num&gt;&lt;electronic-resource-num&gt;10.1080/10871209.2019.1622820&lt;/electronic-resource-num&gt;&lt;volume&gt;24&lt;/volume&gt;&lt;/record&gt;&lt;/Cite&gt;&lt;/EndNote&gt;</w:instrText>
      </w:r>
      <w:r w:rsidR="00A50ECD">
        <w:rPr>
          <w:rFonts w:ascii="Times New Roman" w:hAnsi="Times New Roman" w:cs="Times New Roman"/>
        </w:rPr>
        <w:fldChar w:fldCharType="separate"/>
      </w:r>
      <w:r w:rsidR="00A50ECD">
        <w:rPr>
          <w:rFonts w:ascii="Times New Roman" w:hAnsi="Times New Roman" w:cs="Times New Roman"/>
          <w:noProof/>
        </w:rPr>
        <w:t>(Glas et al. 2019)</w:t>
      </w:r>
      <w:r w:rsidR="00A50ECD">
        <w:rPr>
          <w:rFonts w:ascii="Times New Roman" w:hAnsi="Times New Roman" w:cs="Times New Roman"/>
        </w:rPr>
        <w:fldChar w:fldCharType="end"/>
      </w:r>
      <w:r w:rsidR="00A50ECD">
        <w:rPr>
          <w:rFonts w:ascii="Times New Roman" w:hAnsi="Times New Roman" w:cs="Times New Roman"/>
        </w:rPr>
        <w:t>,</w:t>
      </w:r>
      <w:r w:rsidR="00A50ECD" w:rsidRPr="00E36A85">
        <w:rPr>
          <w:rFonts w:ascii="Times New Roman" w:hAnsi="Times New Roman" w:cs="Times New Roman"/>
        </w:rPr>
        <w:t xml:space="preserve"> its most common manifestation is the risk that </w:t>
      </w:r>
      <w:r w:rsidR="00A50ECD">
        <w:rPr>
          <w:rFonts w:ascii="Times New Roman" w:hAnsi="Times New Roman" w:cs="Times New Roman"/>
        </w:rPr>
        <w:t xml:space="preserve">negative interactions with </w:t>
      </w:r>
      <w:r w:rsidR="00A50ECD" w:rsidRPr="00E36A85">
        <w:rPr>
          <w:rFonts w:ascii="Times New Roman" w:hAnsi="Times New Roman" w:cs="Times New Roman"/>
        </w:rPr>
        <w:t xml:space="preserve">coyotes </w:t>
      </w:r>
      <w:r w:rsidR="00A50ECD">
        <w:rPr>
          <w:rFonts w:ascii="Times New Roman" w:hAnsi="Times New Roman" w:cs="Times New Roman"/>
        </w:rPr>
        <w:t>pose</w:t>
      </w:r>
      <w:r w:rsidR="00A50ECD" w:rsidRPr="00E36A85">
        <w:rPr>
          <w:rFonts w:ascii="Times New Roman" w:hAnsi="Times New Roman" w:cs="Times New Roman"/>
        </w:rPr>
        <w:t xml:space="preserve"> to the safety of humans and their pets </w:t>
      </w:r>
      <w:r w:rsidR="00A50ECD" w:rsidRPr="00E36A85">
        <w:rPr>
          <w:rFonts w:ascii="Times New Roman" w:hAnsi="Times New Roman" w:cs="Times New Roman"/>
        </w:rPr>
        <w:fldChar w:fldCharType="begin"/>
      </w:r>
      <w:r w:rsidR="00A50ECD" w:rsidRPr="00E36A85">
        <w:rPr>
          <w:rFonts w:ascii="Times New Roman" w:hAnsi="Times New Roman" w:cs="Times New Roman"/>
        </w:rPr>
        <w:instrText xml:space="preserve"> ADDIN EN.CITE &lt;EndNote&gt;&lt;Cite&gt;&lt;Author&gt;White&lt;/Author&gt;&lt;Year&gt;2009&lt;/Year&gt;&lt;IDText&gt;Coyote Attacks on Humans in the United States and Canada&lt;/IDText&gt;&lt;DisplayText&gt;(White &amp;amp; Gehrt 2009)&lt;/DisplayText&gt;&lt;record&gt;&lt;titles&gt;&lt;title&gt;Coyote Attacks on Humans in the United States and Canada&lt;/title&gt;&lt;/titles&gt;&lt;pages&gt;419-432&lt;/pages&gt;&lt;contributors&gt;&lt;authors&gt;&lt;author&gt;White, Lynsey A&lt;/author&gt;&lt;author&gt;Gehrt, Stanley D&lt;/author&gt;&lt;/authors&gt;&lt;/contributors&gt;&lt;added-date format="utc"&gt;1600220305&lt;/added-date&gt;&lt;ref-type name="Generic"&gt;13&lt;/ref-type&gt;&lt;dates&gt;&lt;year&gt;2009&lt;/year&gt;&lt;/dates&gt;&lt;rec-number&gt;365&lt;/rec-number&gt;&lt;publisher&gt;Human Dimensions of Wildlife&lt;/publisher&gt;&lt;last-updated-date format="utc"&gt;1600220346&lt;/last-updated-date&gt;&lt;volume&gt;14&lt;/volume&gt;&lt;/record&gt;&lt;/Cite&gt;&lt;/EndNote&gt;</w:instrText>
      </w:r>
      <w:r w:rsidR="00A50ECD" w:rsidRPr="00E36A85">
        <w:rPr>
          <w:rFonts w:ascii="Times New Roman" w:hAnsi="Times New Roman" w:cs="Times New Roman"/>
        </w:rPr>
        <w:fldChar w:fldCharType="separate"/>
      </w:r>
      <w:r w:rsidR="00A50ECD" w:rsidRPr="00E36A85">
        <w:rPr>
          <w:rFonts w:ascii="Times New Roman" w:hAnsi="Times New Roman" w:cs="Times New Roman"/>
          <w:noProof/>
        </w:rPr>
        <w:t>(White &amp; Gehrt 2009)</w:t>
      </w:r>
      <w:r w:rsidR="00A50ECD" w:rsidRPr="00E36A85">
        <w:rPr>
          <w:rFonts w:ascii="Times New Roman" w:hAnsi="Times New Roman" w:cs="Times New Roman"/>
        </w:rPr>
        <w:fldChar w:fldCharType="end"/>
      </w:r>
      <w:r w:rsidR="00A50ECD" w:rsidRPr="00E36A85">
        <w:rPr>
          <w:rFonts w:ascii="Times New Roman" w:hAnsi="Times New Roman" w:cs="Times New Roman"/>
        </w:rPr>
        <w:t>.</w:t>
      </w:r>
      <w:r w:rsidR="007762D8">
        <w:rPr>
          <w:rFonts w:ascii="Times New Roman" w:hAnsi="Times New Roman" w:cs="Times New Roman"/>
        </w:rPr>
        <w:t xml:space="preserve"> </w:t>
      </w:r>
      <w:r w:rsidR="000506C3">
        <w:rPr>
          <w:rFonts w:ascii="Times New Roman" w:hAnsi="Times New Roman" w:cs="Times New Roman"/>
        </w:rPr>
        <w:t xml:space="preserve">As top urban carnivores, coyotes </w:t>
      </w:r>
      <w:r w:rsidR="00655733">
        <w:rPr>
          <w:rFonts w:ascii="Times New Roman" w:hAnsi="Times New Roman" w:cs="Times New Roman"/>
        </w:rPr>
        <w:t xml:space="preserve">sometimes </w:t>
      </w:r>
      <w:r w:rsidR="000506C3">
        <w:rPr>
          <w:rFonts w:ascii="Times New Roman" w:hAnsi="Times New Roman" w:cs="Times New Roman"/>
        </w:rPr>
        <w:t>attack</w:t>
      </w:r>
      <w:r w:rsidR="00C204B8">
        <w:rPr>
          <w:rFonts w:ascii="Times New Roman" w:hAnsi="Times New Roman" w:cs="Times New Roman"/>
        </w:rPr>
        <w:t xml:space="preserve"> </w:t>
      </w:r>
      <w:r w:rsidR="00481139">
        <w:rPr>
          <w:rFonts w:ascii="Times New Roman" w:hAnsi="Times New Roman" w:cs="Times New Roman"/>
        </w:rPr>
        <w:t>outdoor cats and dogs</w:t>
      </w:r>
      <w:r w:rsidR="008A3EF0">
        <w:rPr>
          <w:rFonts w:ascii="Times New Roman" w:hAnsi="Times New Roman" w:cs="Times New Roman"/>
        </w:rPr>
        <w:t xml:space="preserve"> </w:t>
      </w:r>
      <w:r w:rsidR="00455B1A">
        <w:rPr>
          <w:rFonts w:ascii="Times New Roman" w:hAnsi="Times New Roman" w:cs="Times New Roman"/>
        </w:rPr>
        <w:t>both as predatory acts and in defense of territories or young</w:t>
      </w:r>
      <w:r w:rsidR="008B490E">
        <w:rPr>
          <w:rFonts w:ascii="Times New Roman" w:hAnsi="Times New Roman" w:cs="Times New Roman"/>
        </w:rPr>
        <w:t xml:space="preserve"> </w:t>
      </w:r>
      <w:r w:rsidR="006E1489" w:rsidRPr="00E36A85">
        <w:rPr>
          <w:rFonts w:ascii="Times New Roman" w:hAnsi="Times New Roman" w:cs="Times New Roman"/>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R2VocnQgZXQgYWwuIDIwMTM7IFBvZXNz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</w:fldData>
        </w:fldChar>
      </w:r>
      <w:r w:rsidR="00480DF0">
        <w:rPr>
          <w:rFonts w:ascii="Times New Roman" w:hAnsi="Times New Roman" w:cs="Times New Roman"/>
        </w:rPr>
        <w:instrText xml:space="preserve"> ADDIN EN.CITE </w:instrText>
      </w:r>
      <w:r w:rsidR="00480DF0">
        <w:rPr>
          <w:rFonts w:ascii="Times New Roman" w:hAnsi="Times New Roman" w:cs="Times New Roman"/>
        </w:rPr>
        <w:fldChar w:fldCharType="begin">
          <w:fldData xml:space="preserve">PEVuZE5vdGU+PENpdGU+PEF1dGhvcj5Qb2Vzc2VsPC9BdXRob3I+PFllYXI+MjAxNzwvWWVhcj48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</w:fldData>
        </w:fldChar>
      </w:r>
      <w:r w:rsidR="00480DF0">
        <w:rPr>
          <w:rFonts w:ascii="Times New Roman" w:hAnsi="Times New Roman" w:cs="Times New Roman"/>
        </w:rPr>
        <w:instrText xml:space="preserve"> ADDIN EN.CITE.DATA </w:instrText>
      </w:r>
      <w:r w:rsidR="00480DF0">
        <w:rPr>
          <w:rFonts w:ascii="Times New Roman" w:hAnsi="Times New Roman" w:cs="Times New Roman"/>
        </w:rPr>
      </w:r>
      <w:r w:rsidR="00480DF0">
        <w:rPr>
          <w:rFonts w:ascii="Times New Roman" w:hAnsi="Times New Roman" w:cs="Times New Roman"/>
        </w:rPr>
        <w:fldChar w:fldCharType="end"/>
      </w:r>
      <w:r w:rsidR="006E1489" w:rsidRPr="00E36A85">
        <w:rPr>
          <w:rFonts w:ascii="Times New Roman" w:hAnsi="Times New Roman" w:cs="Times New Roman"/>
        </w:rPr>
      </w:r>
      <w:r w:rsidR="006E1489" w:rsidRPr="00E36A85">
        <w:rPr>
          <w:rFonts w:ascii="Times New Roman" w:hAnsi="Times New Roman" w:cs="Times New Roman"/>
        </w:rPr>
        <w:fldChar w:fldCharType="separate"/>
      </w:r>
      <w:r w:rsidR="00480DF0">
        <w:rPr>
          <w:rFonts w:ascii="Times New Roman" w:hAnsi="Times New Roman" w:cs="Times New Roman"/>
          <w:noProof/>
        </w:rPr>
        <w:t>(Gehrt et al. 2013; Poessel et al. 2017)</w:t>
      </w:r>
      <w:r w:rsidR="006E1489" w:rsidRPr="00E36A85">
        <w:rPr>
          <w:rFonts w:ascii="Times New Roman" w:hAnsi="Times New Roman" w:cs="Times New Roman"/>
        </w:rPr>
        <w:fldChar w:fldCharType="end"/>
      </w:r>
      <w:r w:rsidR="00455B1A">
        <w:rPr>
          <w:rFonts w:ascii="Times New Roman" w:hAnsi="Times New Roman" w:cs="Times New Roman"/>
        </w:rPr>
        <w:t>.</w:t>
      </w:r>
      <w:r w:rsidR="003E6A5E">
        <w:rPr>
          <w:rFonts w:ascii="Times New Roman" w:hAnsi="Times New Roman" w:cs="Times New Roman"/>
        </w:rPr>
        <w:t xml:space="preserve"> </w:t>
      </w:r>
      <w:r w:rsidR="00045BB1" w:rsidRPr="00E36A85">
        <w:rPr>
          <w:rFonts w:ascii="Times New Roman" w:hAnsi="Times New Roman" w:cs="Times New Roman"/>
        </w:rPr>
        <w:t xml:space="preserve">Direct coyote attacks on humans are extremely rare, but </w:t>
      </w:r>
      <w:r w:rsidR="00045BB1">
        <w:rPr>
          <w:rFonts w:ascii="Times New Roman" w:hAnsi="Times New Roman" w:cs="Times New Roman"/>
        </w:rPr>
        <w:t xml:space="preserve">attacks pm children are typically predatory and often </w:t>
      </w:r>
      <w:r w:rsidR="00045BB1" w:rsidRPr="00E36A85">
        <w:rPr>
          <w:rFonts w:ascii="Times New Roman" w:hAnsi="Times New Roman" w:cs="Times New Roman"/>
        </w:rPr>
        <w:t xml:space="preserve">cause serious injury </w:t>
      </w:r>
      <w:r w:rsidR="00045BB1" w:rsidRPr="00E36A85">
        <w:rPr>
          <w:rFonts w:ascii="Times New Roman" w:hAnsi="Times New Roman" w:cs="Times New Roman"/>
        </w:rPr>
        <w:fldChar w:fldCharType="begin">
          <w:fldData xml:space="preserve">PEVuZE5vdGU+PENpdGU+PEF1dGhvcj5XaGl0ZTwvQXV0aG9yPjxZZWFyPjIwMDk8L1llYXI+PElE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=
</w:fldData>
        </w:fldChar>
      </w:r>
      <w:r w:rsidR="00045BB1" w:rsidRPr="00E36A85">
        <w:rPr>
          <w:rFonts w:ascii="Times New Roman" w:hAnsi="Times New Roman" w:cs="Times New Roman"/>
        </w:rPr>
        <w:instrText xml:space="preserve"> ADDIN EN.CITE </w:instrText>
      </w:r>
      <w:r w:rsidR="00045BB1" w:rsidRPr="00E36A85">
        <w:rPr>
          <w:rFonts w:ascii="Times New Roman" w:hAnsi="Times New Roman" w:cs="Times New Roman"/>
        </w:rPr>
        <w:fldChar w:fldCharType="begin">
          <w:fldData xml:space="preserve">PEVuZE5vdGU+PENpdGU+PEF1dGhvcj5XaGl0ZTwvQXV0aG9yPjxZZWFyPjIwMDk8L1llYXI+PElE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=
</w:fldData>
        </w:fldChar>
      </w:r>
      <w:r w:rsidR="00045BB1" w:rsidRPr="00E36A85">
        <w:rPr>
          <w:rFonts w:ascii="Times New Roman" w:hAnsi="Times New Roman" w:cs="Times New Roman"/>
        </w:rPr>
        <w:instrText xml:space="preserve"> ADDIN EN.CITE.DATA </w:instrText>
      </w:r>
      <w:r w:rsidR="00045BB1" w:rsidRPr="00E36A85">
        <w:rPr>
          <w:rFonts w:ascii="Times New Roman" w:hAnsi="Times New Roman" w:cs="Times New Roman"/>
        </w:rPr>
      </w:r>
      <w:r w:rsidR="00045BB1" w:rsidRPr="00E36A85">
        <w:rPr>
          <w:rFonts w:ascii="Times New Roman" w:hAnsi="Times New Roman" w:cs="Times New Roman"/>
        </w:rPr>
        <w:fldChar w:fldCharType="end"/>
      </w:r>
      <w:r w:rsidR="00045BB1" w:rsidRPr="00E36A85">
        <w:rPr>
          <w:rFonts w:ascii="Times New Roman" w:hAnsi="Times New Roman" w:cs="Times New Roman"/>
        </w:rPr>
      </w:r>
      <w:r w:rsidR="00045BB1" w:rsidRPr="00E36A85">
        <w:rPr>
          <w:rFonts w:ascii="Times New Roman" w:hAnsi="Times New Roman" w:cs="Times New Roman"/>
        </w:rPr>
        <w:fldChar w:fldCharType="separate"/>
      </w:r>
      <w:r w:rsidR="00045BB1" w:rsidRPr="00E36A85">
        <w:rPr>
          <w:rFonts w:ascii="Times New Roman" w:hAnsi="Times New Roman" w:cs="Times New Roman"/>
          <w:noProof/>
        </w:rPr>
        <w:t>(Carbyn 1989; White &amp; Gehrt 2009; Baker &amp; Timm 2017)</w:t>
      </w:r>
      <w:r w:rsidR="00045BB1" w:rsidRPr="00E36A85">
        <w:rPr>
          <w:rFonts w:ascii="Times New Roman" w:hAnsi="Times New Roman" w:cs="Times New Roman"/>
        </w:rPr>
        <w:fldChar w:fldCharType="end"/>
      </w:r>
      <w:r w:rsidR="00045BB1" w:rsidRPr="00E36A85">
        <w:rPr>
          <w:rFonts w:ascii="Times New Roman" w:hAnsi="Times New Roman" w:cs="Times New Roman"/>
        </w:rPr>
        <w:t>.</w:t>
      </w:r>
      <w:r w:rsidR="00045BB1">
        <w:rPr>
          <w:rFonts w:ascii="Times New Roman" w:hAnsi="Times New Roman" w:cs="Times New Roman"/>
        </w:rPr>
        <w:t xml:space="preserve"> When </w:t>
      </w:r>
      <w:r w:rsidR="007F4BFB">
        <w:rPr>
          <w:rFonts w:ascii="Times New Roman" w:hAnsi="Times New Roman" w:cs="Times New Roman"/>
        </w:rPr>
        <w:t>assessing</w:t>
      </w:r>
      <w:r w:rsidR="00045BB1">
        <w:rPr>
          <w:rFonts w:ascii="Times New Roman" w:hAnsi="Times New Roman" w:cs="Times New Roman"/>
        </w:rPr>
        <w:t xml:space="preserve"> human-coyote conflict, it is important to distinguish between the</w:t>
      </w:r>
      <w:r w:rsidR="007B7A9C">
        <w:rPr>
          <w:rFonts w:ascii="Times New Roman" w:hAnsi="Times New Roman" w:cs="Times New Roman"/>
        </w:rPr>
        <w:t xml:space="preserve"> actual risk of </w:t>
      </w:r>
      <w:r w:rsidR="00D904AB">
        <w:rPr>
          <w:rFonts w:ascii="Times New Roman" w:hAnsi="Times New Roman" w:cs="Times New Roman"/>
        </w:rPr>
        <w:t xml:space="preserve">direct harm from a </w:t>
      </w:r>
      <w:r w:rsidR="000B34AF">
        <w:rPr>
          <w:rFonts w:ascii="Times New Roman" w:hAnsi="Times New Roman" w:cs="Times New Roman"/>
        </w:rPr>
        <w:t>human-</w:t>
      </w:r>
      <w:r w:rsidR="00D904AB">
        <w:rPr>
          <w:rFonts w:ascii="Times New Roman" w:hAnsi="Times New Roman" w:cs="Times New Roman"/>
        </w:rPr>
        <w:t>coyote interaction</w:t>
      </w:r>
      <w:r w:rsidR="00546524">
        <w:rPr>
          <w:rFonts w:ascii="Times New Roman" w:hAnsi="Times New Roman" w:cs="Times New Roman"/>
        </w:rPr>
        <w:t>, which</w:t>
      </w:r>
      <w:r w:rsidR="00D904AB">
        <w:rPr>
          <w:rFonts w:ascii="Times New Roman" w:hAnsi="Times New Roman" w:cs="Times New Roman"/>
        </w:rPr>
        <w:t xml:space="preserve"> is </w:t>
      </w:r>
      <w:r w:rsidR="00150253">
        <w:rPr>
          <w:rFonts w:ascii="Times New Roman" w:hAnsi="Times New Roman" w:cs="Times New Roman"/>
        </w:rPr>
        <w:t xml:space="preserve">driven largely by the behaviour of the coyote, </w:t>
      </w:r>
      <w:r w:rsidR="00546524">
        <w:rPr>
          <w:rFonts w:ascii="Times New Roman" w:hAnsi="Times New Roman" w:cs="Times New Roman"/>
        </w:rPr>
        <w:t>and the</w:t>
      </w:r>
      <w:r w:rsidR="00150253">
        <w:rPr>
          <w:rFonts w:ascii="Times New Roman" w:hAnsi="Times New Roman" w:cs="Times New Roman"/>
        </w:rPr>
        <w:t xml:space="preserve"> perceived risk of </w:t>
      </w:r>
      <w:r w:rsidR="000C24B9">
        <w:rPr>
          <w:rFonts w:ascii="Times New Roman" w:hAnsi="Times New Roman" w:cs="Times New Roman"/>
        </w:rPr>
        <w:t>harm</w:t>
      </w:r>
      <w:r w:rsidR="00BB7C30">
        <w:rPr>
          <w:rFonts w:ascii="Times New Roman" w:hAnsi="Times New Roman" w:cs="Times New Roman"/>
        </w:rPr>
        <w:t xml:space="preserve"> that</w:t>
      </w:r>
      <w:r w:rsidR="000C24B9">
        <w:rPr>
          <w:rFonts w:ascii="Times New Roman" w:hAnsi="Times New Roman" w:cs="Times New Roman"/>
        </w:rPr>
        <w:t xml:space="preserve"> </w:t>
      </w:r>
      <w:r w:rsidR="002E0DAD">
        <w:rPr>
          <w:rFonts w:ascii="Times New Roman" w:hAnsi="Times New Roman" w:cs="Times New Roman"/>
        </w:rPr>
        <w:t xml:space="preserve">is the product of the human’s perception of coyotes. </w:t>
      </w:r>
    </w:p>
    <w:p w14:paraId="21DEBEAF" w14:textId="437933D6" w:rsidR="007A215F" w:rsidRDefault="00CD5670" w:rsidP="00CD5670">
      <w:pPr>
        <w:spacing w:line="480" w:lineRule="auto"/>
        <w:rPr>
          <w:rFonts w:ascii="Times New Roman" w:hAnsi="Times New Roman" w:cs="Times New Roman"/>
          <w:b/>
          <w:bCs/>
        </w:rPr>
      </w:pPr>
      <w:r w:rsidRPr="00CD5670">
        <w:rPr>
          <w:rFonts w:ascii="Times New Roman" w:hAnsi="Times New Roman" w:cs="Times New Roman"/>
          <w:b/>
          <w:bCs/>
        </w:rPr>
        <w:t>Paragraph 4. Discuss coyote boldness</w:t>
      </w:r>
      <w:r w:rsidR="00C04110">
        <w:rPr>
          <w:rFonts w:ascii="Times New Roman" w:hAnsi="Times New Roman" w:cs="Times New Roman"/>
          <w:b/>
          <w:bCs/>
        </w:rPr>
        <w:t xml:space="preserve"> and Human perceptions </w:t>
      </w:r>
    </w:p>
    <w:p w14:paraId="284F0C6A" w14:textId="2CDF8174" w:rsidR="00320BEE" w:rsidRPr="004F699D" w:rsidRDefault="00DE6079" w:rsidP="00CD5670">
      <w:pPr>
        <w:spacing w:line="480" w:lineRule="auto"/>
        <w:rPr>
          <w:rFonts w:ascii="Times New Roman" w:hAnsi="Times New Roman" w:cs="Times New Roman"/>
        </w:rPr>
      </w:pPr>
      <w:r>
        <w:rPr>
          <w:rFonts w:ascii="Times New Roman" w:hAnsi="Times New Roman" w:cs="Times New Roman"/>
        </w:rPr>
        <w:t xml:space="preserve">Human-coyote conflict is often measured retroactively from attacks </w:t>
      </w:r>
      <w:r>
        <w:rPr>
          <w:rFonts w:ascii="Times New Roman" w:hAnsi="Times New Roman" w:cs="Times New Roman"/>
          <w:noProof/>
        </w:rPr>
        <w:t>(White &amp; Gehrt 2009; Baker &amp; Timm 2017; Poessel et al. 2017a)</w:t>
      </w:r>
      <w:r>
        <w:rPr>
          <w:rFonts w:ascii="Times New Roman" w:hAnsi="Times New Roman" w:cs="Times New Roman"/>
        </w:rPr>
        <w:t xml:space="preserve">, but it can also be assessed from coyote behaviour or perceptions by people.  </w:t>
      </w:r>
      <w:r w:rsidR="004F699D">
        <w:rPr>
          <w:rFonts w:ascii="Times New Roman" w:hAnsi="Times New Roman" w:cs="Times New Roman"/>
        </w:rPr>
        <w:t xml:space="preserve">Coyote behaviour towards people that </w:t>
      </w:r>
      <w:r w:rsidR="0017316E">
        <w:rPr>
          <w:rFonts w:ascii="Times New Roman" w:hAnsi="Times New Roman" w:cs="Times New Roman"/>
        </w:rPr>
        <w:t xml:space="preserve">directly threatens </w:t>
      </w:r>
      <w:r w:rsidR="0017455E">
        <w:rPr>
          <w:rFonts w:ascii="Times New Roman" w:hAnsi="Times New Roman" w:cs="Times New Roman"/>
        </w:rPr>
        <w:t xml:space="preserve">the safety of </w:t>
      </w:r>
      <w:r w:rsidR="00F61390">
        <w:rPr>
          <w:rFonts w:ascii="Times New Roman" w:hAnsi="Times New Roman" w:cs="Times New Roman"/>
        </w:rPr>
        <w:t xml:space="preserve">people or pets </w:t>
      </w:r>
      <w:r w:rsidR="00097306">
        <w:rPr>
          <w:rFonts w:ascii="Times New Roman" w:hAnsi="Times New Roman" w:cs="Times New Roman"/>
        </w:rPr>
        <w:t xml:space="preserve">is characterized by increased boldness or aggression </w:t>
      </w:r>
      <w:r w:rsidR="00480DF0">
        <w:rPr>
          <w:rFonts w:ascii="Times New Roman" w:hAnsi="Times New Roman" w:cs="Times New Roman"/>
        </w:rPr>
        <w:fldChar w:fldCharType="begin"/>
      </w:r>
      <w:r w:rsidR="00480DF0">
        <w:rPr>
          <w:rFonts w:ascii="Times New Roman" w:hAnsi="Times New Roman" w:cs="Times New Roman"/>
        </w:rPr>
        <w:instrText xml:space="preserve"> ADDIN EN.CITE &lt;EndNote&gt;&lt;Cite&gt;&lt;Author&gt;Baker&lt;/Author&gt;&lt;Year&gt;2017&lt;/Year&gt;&lt;IDText&gt;Coyote attacks on humans, 1970-2015: implications for reducing the risks&lt;/IDText&gt;&lt;DisplayText&gt;(Baker &amp;amp; Timm 2017)&lt;/DisplayText&gt;&lt;record&gt;&lt;dates&gt;&lt;pub-dates&gt;&lt;date&gt;Fal&lt;/date&gt;&lt;/pub-dates&gt;&lt;year&gt;2017&lt;/year&gt;&lt;/dates&gt;&lt;keywords&gt;&lt;keyword&gt;canid behavior&lt;/keyword&gt;&lt;keyword&gt;Canis latrans&lt;/keyword&gt;&lt;keyword&gt;coyote-human attacks&lt;/keyword&gt;&lt;keyword&gt;habituation&lt;/keyword&gt;&lt;keyword&gt;&lt;/keyword&gt;&lt;keyword&gt;history&lt;/keyword&gt;&lt;keyword&gt;human safety&lt;/keyword&gt;&lt;keyword&gt;pets&lt;/keyword&gt;&lt;keyword&gt;predator management&lt;/keyword&gt;&lt;keyword&gt;canis-latrans&lt;/keyword&gt;&lt;keyword&gt;Biodiversity &amp;amp; Conservation&lt;/keyword&gt;&lt;keyword&gt;Environmental Sciences &amp;amp; Ecology&lt;/keyword&gt;&lt;/keywords&gt;&lt;urls&gt;&lt;related-urls&gt;&lt;url&gt;&amp;lt;Go to ISI&amp;gt;://WOS:000415063700009&lt;/url&gt;&lt;/related-urls&gt;&lt;/urls&gt;&lt;isbn&gt;1934-4392&lt;/isbn&gt;&lt;work-type&gt;Article&lt;/work-type&gt;&lt;titles&gt;&lt;title&gt;Coyote attacks on humans, 1970-2015: implications for reducing the risks&lt;/title&gt;&lt;secondary-title&gt;Human-Wildlife Interactions&lt;/secondary-title&gt;&lt;alt-title&gt;Hum.-Wildl. Interact.&lt;/alt-title&gt;&lt;/titles&gt;&lt;pages&gt;120-132&lt;/pages&gt;&lt;number&gt;2&lt;/number&gt;&lt;contributors&gt;&lt;authors&gt;&lt;author&gt;Baker, R. O.&lt;/author&gt;&lt;author&gt;Timm, R. M.&lt;/author&gt;&lt;/authors&gt;&lt;/contributors&gt;&lt;language&gt;English&lt;/language&gt;&lt;added-date format="utc"&gt;1600220100&lt;/added-date&gt;&lt;ref-type name="Journal Article"&gt;17&lt;/ref-type&gt;&lt;auth-address&gt;[Baker, Rex O.] Calif State Polytech Univ Pomona, 24652 Gleneagles Dr, Corona, CA 92883 USA. [Timm, Robert M.] Univ Calif, Hopland Res &amp;amp; Extens Ctr, 4070 Univ Rd, Hopland, CA 95449 USA.&amp;#xD;Baker, RO (corresponding author), Calif State Polytech Univ Pomona, 24652 Gleneagles Dr, Corona, CA 92883 USA.&amp;#xD;RBakerVertIPM@aol.com&amp;#xD;rmtimm@ucanr.edu&lt;/auth-address&gt;&lt;rec-number&gt;363&lt;/rec-number&gt;&lt;last-updated-date format="utc"&gt;1600220100&lt;/last-updated-date&gt;&lt;accession-num&gt;WOS:000415063700009&lt;/accession-num&gt;&lt;volume&gt;11&lt;/volume&gt;&lt;/record&gt;&lt;/Cite&gt;&lt;/EndNote&gt;</w:instrText>
      </w:r>
      <w:r w:rsidR="00480DF0">
        <w:rPr>
          <w:rFonts w:ascii="Times New Roman" w:hAnsi="Times New Roman" w:cs="Times New Roman"/>
        </w:rPr>
        <w:fldChar w:fldCharType="separate"/>
      </w:r>
      <w:r w:rsidR="00480DF0">
        <w:rPr>
          <w:rFonts w:ascii="Times New Roman" w:hAnsi="Times New Roman" w:cs="Times New Roman"/>
          <w:noProof/>
        </w:rPr>
        <w:t>(Baker &amp; Timm 2017)</w:t>
      </w:r>
      <w:r w:rsidR="00480DF0">
        <w:rPr>
          <w:rFonts w:ascii="Times New Roman" w:hAnsi="Times New Roman" w:cs="Times New Roman"/>
        </w:rPr>
        <w:fldChar w:fldCharType="end"/>
      </w:r>
      <w:r w:rsidR="000B4832">
        <w:rPr>
          <w:rFonts w:ascii="Times New Roman" w:hAnsi="Times New Roman" w:cs="Times New Roman"/>
        </w:rPr>
        <w:t xml:space="preserve">. </w:t>
      </w:r>
      <w:r w:rsidR="006B123A">
        <w:rPr>
          <w:rFonts w:ascii="Times New Roman" w:hAnsi="Times New Roman" w:cs="Times New Roman"/>
        </w:rPr>
        <w:t xml:space="preserve">Recent findings have indicated that urban coyotes </w:t>
      </w:r>
      <w:r w:rsidR="0085757D">
        <w:rPr>
          <w:rFonts w:ascii="Times New Roman" w:hAnsi="Times New Roman" w:cs="Times New Roman"/>
        </w:rPr>
        <w:t xml:space="preserve">are </w:t>
      </w:r>
      <w:r w:rsidR="00620327">
        <w:rPr>
          <w:rFonts w:ascii="Times New Roman" w:hAnsi="Times New Roman" w:cs="Times New Roman"/>
        </w:rPr>
        <w:t>bolder around people than</w:t>
      </w:r>
      <w:r w:rsidR="0085757D">
        <w:rPr>
          <w:rFonts w:ascii="Times New Roman" w:hAnsi="Times New Roman" w:cs="Times New Roman"/>
        </w:rPr>
        <w:t xml:space="preserve"> rural animals</w:t>
      </w:r>
      <w:r w:rsidR="00306502">
        <w:rPr>
          <w:rFonts w:ascii="Times New Roman" w:hAnsi="Times New Roman" w:cs="Times New Roman"/>
        </w:rPr>
        <w:t>,</w:t>
      </w:r>
      <w:r w:rsidR="00171587">
        <w:rPr>
          <w:rFonts w:ascii="Times New Roman" w:hAnsi="Times New Roman" w:cs="Times New Roman"/>
        </w:rPr>
        <w:t xml:space="preserve"> likely </w:t>
      </w:r>
      <w:r w:rsidR="00AE5AC7">
        <w:rPr>
          <w:rFonts w:ascii="Times New Roman" w:hAnsi="Times New Roman" w:cs="Times New Roman"/>
        </w:rPr>
        <w:t>from repeated interactions with humans</w:t>
      </w:r>
      <w:r w:rsidR="00AE131A" w:rsidRPr="00E36A85">
        <w:rPr>
          <w:rFonts w:ascii="Times New Roman" w:hAnsi="Times New Roman" w:cs="Times New Roman"/>
        </w:rPr>
        <w:t>,</w:t>
      </w:r>
      <w:r w:rsidR="00D43D72">
        <w:rPr>
          <w:rFonts w:ascii="Times New Roman" w:hAnsi="Times New Roman" w:cs="Times New Roman"/>
        </w:rPr>
        <w:t xml:space="preserve"> reduced human persecution and anthropogenic food conditioning</w:t>
      </w:r>
      <w:r w:rsidR="00000D4D">
        <w:rPr>
          <w:rFonts w:ascii="Times New Roman" w:hAnsi="Times New Roman" w:cs="Times New Roman"/>
        </w:rPr>
        <w:t xml:space="preserve"> </w:t>
      </w:r>
      <w:r w:rsidR="00077690">
        <w:rPr>
          <w:rFonts w:ascii="Times New Roman" w:hAnsi="Times New Roman" w:cs="Times New Roman"/>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OyBCcmVjayBldCBhbC4gMjAxOTsgWW91bmcgZXQg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</w:fldData>
        </w:fldChar>
      </w:r>
      <w:r w:rsidR="00077690">
        <w:rPr>
          <w:rFonts w:ascii="Times New Roman" w:hAnsi="Times New Roman" w:cs="Times New Roman"/>
        </w:rPr>
        <w:instrText xml:space="preserve"> ADDIN EN.CITE </w:instrText>
      </w:r>
      <w:r w:rsidR="00077690">
        <w:rPr>
          <w:rFonts w:ascii="Times New Roman" w:hAnsi="Times New Roman" w:cs="Times New Roman"/>
        </w:rPr>
        <w:fldChar w:fldCharType="begin">
          <w:fldData xml:space="preserve">PEVuZE5vdGU+PENpdGU+PEF1dGhvcj5TY2hlbGw8L0F1dGhvcj48WWVhcj4yMDE4PC9ZZWFyPjxJ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</w:fldData>
        </w:fldChar>
      </w:r>
      <w:r w:rsidR="00077690">
        <w:rPr>
          <w:rFonts w:ascii="Times New Roman" w:hAnsi="Times New Roman" w:cs="Times New Roman"/>
        </w:rPr>
        <w:instrText xml:space="preserve"> ADDIN EN.CITE.DATA </w:instrText>
      </w:r>
      <w:r w:rsidR="00077690">
        <w:rPr>
          <w:rFonts w:ascii="Times New Roman" w:hAnsi="Times New Roman" w:cs="Times New Roman"/>
        </w:rPr>
      </w:r>
      <w:r w:rsidR="00077690">
        <w:rPr>
          <w:rFonts w:ascii="Times New Roman" w:hAnsi="Times New Roman" w:cs="Times New Roman"/>
        </w:rPr>
        <w:fldChar w:fldCharType="end"/>
      </w:r>
      <w:r w:rsidR="00077690">
        <w:rPr>
          <w:rFonts w:ascii="Times New Roman" w:hAnsi="Times New Roman" w:cs="Times New Roman"/>
        </w:rPr>
      </w:r>
      <w:r w:rsidR="00077690">
        <w:rPr>
          <w:rFonts w:ascii="Times New Roman" w:hAnsi="Times New Roman" w:cs="Times New Roman"/>
        </w:rPr>
        <w:fldChar w:fldCharType="separate"/>
      </w:r>
      <w:r w:rsidR="00077690">
        <w:rPr>
          <w:rFonts w:ascii="Times New Roman" w:hAnsi="Times New Roman" w:cs="Times New Roman"/>
          <w:noProof/>
        </w:rPr>
        <w:t>(Schell et al. 2018; Breck et al. 2019; Young et al. 2019)</w:t>
      </w:r>
      <w:r w:rsidR="00077690">
        <w:rPr>
          <w:rFonts w:ascii="Times New Roman" w:hAnsi="Times New Roman" w:cs="Times New Roman"/>
        </w:rPr>
        <w:fldChar w:fldCharType="end"/>
      </w:r>
      <w:r w:rsidR="00D43D72">
        <w:rPr>
          <w:rFonts w:ascii="Times New Roman" w:hAnsi="Times New Roman" w:cs="Times New Roman"/>
        </w:rPr>
        <w:t xml:space="preserve">. </w:t>
      </w:r>
      <w:r w:rsidR="00493D49">
        <w:rPr>
          <w:rFonts w:ascii="Times New Roman" w:hAnsi="Times New Roman" w:cs="Times New Roman"/>
        </w:rPr>
        <w:t xml:space="preserve">Conflict also relates to the </w:t>
      </w:r>
      <w:r w:rsidR="000A71E6">
        <w:rPr>
          <w:rFonts w:ascii="Times New Roman" w:hAnsi="Times New Roman" w:cs="Times New Roman"/>
        </w:rPr>
        <w:t>risk people perceive of injury to themselves, children, or pets</w:t>
      </w:r>
      <w:r w:rsidR="00C13E78">
        <w:rPr>
          <w:rFonts w:ascii="Times New Roman" w:hAnsi="Times New Roman" w:cs="Times New Roman"/>
        </w:rPr>
        <w:t xml:space="preserve"> when they </w:t>
      </w:r>
      <w:r w:rsidR="00EC7E9B">
        <w:rPr>
          <w:rFonts w:ascii="Times New Roman" w:hAnsi="Times New Roman" w:cs="Times New Roman"/>
        </w:rPr>
        <w:t>see or interact with a coyote</w:t>
      </w:r>
      <w:r w:rsidR="000A71E6">
        <w:rPr>
          <w:rFonts w:ascii="Times New Roman" w:hAnsi="Times New Roman" w:cs="Times New Roman"/>
        </w:rPr>
        <w:t xml:space="preserve">. Although these perceptions may not align with the actual </w:t>
      </w:r>
      <w:r w:rsidR="000A71E6">
        <w:rPr>
          <w:rFonts w:ascii="Times New Roman" w:hAnsi="Times New Roman" w:cs="Times New Roman"/>
        </w:rPr>
        <w:lastRenderedPageBreak/>
        <w:t xml:space="preserve">risk of an attack based on coyote behaviour, they can indicate public tolerance towards coyotes, and, subsequently, acceptance of various forms of wildlife </w:t>
      </w:r>
      <w:r w:rsidR="00880932">
        <w:rPr>
          <w:rFonts w:ascii="Times New Roman" w:hAnsi="Times New Roman" w:cs="Times New Roman"/>
        </w:rPr>
        <w:t xml:space="preserve">management and policy </w:t>
      </w:r>
      <w:r w:rsidR="005F4931">
        <w:rPr>
          <w:rFonts w:ascii="Times New Roman" w:hAnsi="Times New Roman" w:cs="Times New Roman"/>
          <w:noProof/>
        </w:rPr>
        <w:t>(Sponarski et al. 2018; Draheim et al. 2019)</w:t>
      </w:r>
      <w:r w:rsidR="005F4931">
        <w:rPr>
          <w:rFonts w:ascii="Times New Roman" w:hAnsi="Times New Roman" w:cs="Times New Roman"/>
        </w:rPr>
        <w:t xml:space="preserve">. </w:t>
      </w:r>
      <w:r w:rsidR="00C04624">
        <w:rPr>
          <w:rFonts w:ascii="Times New Roman" w:hAnsi="Times New Roman" w:cs="Times New Roman"/>
        </w:rPr>
        <w:t xml:space="preserve">Human perceptions of risk are affected by past interactions with coyotes, </w:t>
      </w:r>
      <w:r w:rsidR="004636F4">
        <w:rPr>
          <w:rFonts w:ascii="Times New Roman" w:hAnsi="Times New Roman" w:cs="Times New Roman"/>
        </w:rPr>
        <w:t>previous knowledge of pet or human attacks, and broader wildlife value orientations</w:t>
      </w:r>
      <w:r w:rsidR="00C04110">
        <w:rPr>
          <w:rFonts w:ascii="Times New Roman" w:hAnsi="Times New Roman" w:cs="Times New Roman"/>
        </w:rPr>
        <w:t xml:space="preserve"> </w:t>
      </w:r>
      <w:r w:rsidR="00C04110" w:rsidRPr="00E36A85">
        <w:rPr>
          <w:rFonts w:ascii="Times New Roman" w:hAnsi="Times New Roman" w:cs="Times New Roman"/>
        </w:rPr>
        <w:fldChar w:fldCharType="begin">
          <w:fldData xml:space="preserve">PEVuZE5vdGU+PENpdGU+PEF1dGhvcj5TcG9uYXJza2k8L0F1dGhvcj48WWVhcj4yMDE2PC9ZZWFy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==
</w:fldData>
        </w:fldChar>
      </w:r>
      <w:r w:rsidR="00C04110" w:rsidRPr="00E36A85">
        <w:rPr>
          <w:rFonts w:ascii="Times New Roman" w:hAnsi="Times New Roman" w:cs="Times New Roman"/>
        </w:rPr>
        <w:instrText xml:space="preserve"> ADDIN EN.CITE </w:instrText>
      </w:r>
      <w:r w:rsidR="00C04110" w:rsidRPr="00E36A85">
        <w:rPr>
          <w:rFonts w:ascii="Times New Roman" w:hAnsi="Times New Roman" w:cs="Times New Roman"/>
        </w:rPr>
        <w:fldChar w:fldCharType="begin">
          <w:fldData xml:space="preserve">PEVuZE5vdGU+PENpdGU+PEF1dGhvcj5TcG9uYXJza2k8L0F1dGhvcj48WWVhcj4yMDE2PC9ZZWFy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==
</w:fldData>
        </w:fldChar>
      </w:r>
      <w:r w:rsidR="00C04110" w:rsidRPr="00E36A85">
        <w:rPr>
          <w:rFonts w:ascii="Times New Roman" w:hAnsi="Times New Roman" w:cs="Times New Roman"/>
        </w:rPr>
        <w:instrText xml:space="preserve"> ADDIN EN.CITE.DATA </w:instrText>
      </w:r>
      <w:r w:rsidR="00C04110" w:rsidRPr="00E36A85">
        <w:rPr>
          <w:rFonts w:ascii="Times New Roman" w:hAnsi="Times New Roman" w:cs="Times New Roman"/>
        </w:rPr>
      </w:r>
      <w:r w:rsidR="00C04110" w:rsidRPr="00E36A85">
        <w:rPr>
          <w:rFonts w:ascii="Times New Roman" w:hAnsi="Times New Roman" w:cs="Times New Roman"/>
        </w:rPr>
        <w:fldChar w:fldCharType="end"/>
      </w:r>
      <w:r w:rsidR="00C04110" w:rsidRPr="00E36A85">
        <w:rPr>
          <w:rFonts w:ascii="Times New Roman" w:hAnsi="Times New Roman" w:cs="Times New Roman"/>
        </w:rPr>
      </w:r>
      <w:r w:rsidR="00C04110" w:rsidRPr="00E36A85">
        <w:rPr>
          <w:rFonts w:ascii="Times New Roman" w:hAnsi="Times New Roman" w:cs="Times New Roman"/>
        </w:rPr>
        <w:fldChar w:fldCharType="separate"/>
      </w:r>
      <w:r w:rsidR="00C04110" w:rsidRPr="00E36A85">
        <w:rPr>
          <w:rFonts w:ascii="Times New Roman" w:hAnsi="Times New Roman" w:cs="Times New Roman"/>
          <w:noProof/>
        </w:rPr>
        <w:t>(Draheim et al. 2013; Sponarski et al. 2016; Drake et al. 2020)</w:t>
      </w:r>
      <w:r w:rsidR="00C04110" w:rsidRPr="00E36A85">
        <w:rPr>
          <w:rFonts w:ascii="Times New Roman" w:hAnsi="Times New Roman" w:cs="Times New Roman"/>
        </w:rPr>
        <w:fldChar w:fldCharType="end"/>
      </w:r>
      <w:r w:rsidR="00C04110" w:rsidRPr="00E36A85">
        <w:rPr>
          <w:rFonts w:ascii="Times New Roman" w:hAnsi="Times New Roman" w:cs="Times New Roman"/>
        </w:rPr>
        <w:t xml:space="preserve">. </w:t>
      </w:r>
      <w:r w:rsidR="00DD5D83" w:rsidRPr="00E36A85">
        <w:rPr>
          <w:rFonts w:ascii="Times New Roman" w:hAnsi="Times New Roman" w:cs="Times New Roman"/>
        </w:rPr>
        <w:t>Understanding changes in coyote behaviour towards humans and the human perception of coyotes enables proactive conflict mitigation, instead of limiting management to responsive action after attacks</w:t>
      </w:r>
      <w:r w:rsidR="00557FA9">
        <w:rPr>
          <w:rFonts w:ascii="Times New Roman" w:hAnsi="Times New Roman" w:cs="Times New Roman"/>
        </w:rPr>
        <w:t xml:space="preserve"> or instances of extreme </w:t>
      </w:r>
      <w:r w:rsidR="00876948">
        <w:rPr>
          <w:rFonts w:ascii="Times New Roman" w:hAnsi="Times New Roman" w:cs="Times New Roman"/>
        </w:rPr>
        <w:t xml:space="preserve">negative public perceptions of coyotes </w:t>
      </w:r>
      <w:r w:rsidR="00DD5D83" w:rsidRPr="00E36A85">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CZhbXA7IFRp
bW0gMjAxNzsgRHJhaGVpbSBldCBhbC4gMjAxOS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kRyYWhlaW08L0F1dGhvcj48WWVhcj4yMDE5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</w:fldData>
        </w:fldChar>
      </w:r>
      <w:r w:rsidR="00DA5881">
        <w:rPr>
          <w:rFonts w:ascii="Times New Roman" w:hAnsi="Times New Roman" w:cs="Times New Roman"/>
        </w:rPr>
        <w:instrText xml:space="preserve"> ADDIN EN.CITE </w:instrText>
      </w:r>
      <w:r w:rsidR="00DA5881">
        <w:rPr>
          <w:rFonts w:ascii="Times New Roman" w:hAnsi="Times New Roman" w:cs="Times New Roman"/>
        </w:rPr>
        <w:fldChar w:fldCharType="begin">
          <w:fldData xml:space="preserve">PEVuZE5vdGU+PENpdGU+PEF1dGhvcj5CYWtlcjwvQXV0aG9yPjxZZWFyPjIwMTc8L1llYXI+PElE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</w:fldData>
        </w:fldChar>
      </w:r>
      <w:r w:rsidR="00DA5881">
        <w:rPr>
          <w:rFonts w:ascii="Times New Roman" w:hAnsi="Times New Roman" w:cs="Times New Roman"/>
        </w:rPr>
        <w:instrText xml:space="preserve"> ADDIN EN.CITE.DATA </w:instrText>
      </w:r>
      <w:r w:rsidR="00DA5881">
        <w:rPr>
          <w:rFonts w:ascii="Times New Roman" w:hAnsi="Times New Roman" w:cs="Times New Roman"/>
        </w:rPr>
      </w:r>
      <w:r w:rsidR="00DA5881">
        <w:rPr>
          <w:rFonts w:ascii="Times New Roman" w:hAnsi="Times New Roman" w:cs="Times New Roman"/>
        </w:rPr>
        <w:fldChar w:fldCharType="end"/>
      </w:r>
      <w:r w:rsidR="00DD5D83" w:rsidRPr="00E36A85">
        <w:rPr>
          <w:rFonts w:ascii="Times New Roman" w:hAnsi="Times New Roman" w:cs="Times New Roman"/>
        </w:rPr>
      </w:r>
      <w:r w:rsidR="00DD5D83" w:rsidRPr="00E36A85">
        <w:rPr>
          <w:rFonts w:ascii="Times New Roman" w:hAnsi="Times New Roman" w:cs="Times New Roman"/>
        </w:rPr>
        <w:fldChar w:fldCharType="separate"/>
      </w:r>
      <w:r w:rsidR="00DA5881">
        <w:rPr>
          <w:rFonts w:ascii="Times New Roman" w:hAnsi="Times New Roman" w:cs="Times New Roman"/>
          <w:noProof/>
        </w:rPr>
        <w:t>(Baker &amp; Timm 2017; Draheim et al. 2019)</w:t>
      </w:r>
      <w:r w:rsidR="00DD5D83" w:rsidRPr="00E36A85">
        <w:rPr>
          <w:rFonts w:ascii="Times New Roman" w:hAnsi="Times New Roman" w:cs="Times New Roman"/>
        </w:rPr>
        <w:fldChar w:fldCharType="end"/>
      </w:r>
      <w:r w:rsidR="00DD5D83" w:rsidRPr="00E36A85">
        <w:rPr>
          <w:rFonts w:ascii="Times New Roman" w:hAnsi="Times New Roman" w:cs="Times New Roman"/>
        </w:rPr>
        <w:t>.</w:t>
      </w:r>
      <w:r w:rsidR="00B132C7">
        <w:rPr>
          <w:rFonts w:ascii="Times New Roman" w:hAnsi="Times New Roman" w:cs="Times New Roman"/>
        </w:rPr>
        <w:t xml:space="preserve"> </w:t>
      </w:r>
      <w:r w:rsidR="00E853B3">
        <w:rPr>
          <w:rFonts w:ascii="Times New Roman" w:hAnsi="Times New Roman" w:cs="Times New Roman"/>
        </w:rPr>
        <w:t xml:space="preserve">The </w:t>
      </w:r>
      <w:r w:rsidR="005832B9">
        <w:rPr>
          <w:rFonts w:ascii="Times New Roman" w:hAnsi="Times New Roman" w:cs="Times New Roman"/>
        </w:rPr>
        <w:t xml:space="preserve">various factors surrounding </w:t>
      </w:r>
      <w:r w:rsidR="00173FDC">
        <w:rPr>
          <w:rFonts w:ascii="Times New Roman" w:hAnsi="Times New Roman" w:cs="Times New Roman"/>
        </w:rPr>
        <w:t xml:space="preserve">each individual human-coyote interaction </w:t>
      </w:r>
      <w:r w:rsidR="001F5069">
        <w:rPr>
          <w:rFonts w:ascii="Times New Roman" w:hAnsi="Times New Roman" w:cs="Times New Roman"/>
        </w:rPr>
        <w:t xml:space="preserve">may </w:t>
      </w:r>
      <w:r w:rsidR="004F0523">
        <w:rPr>
          <w:rFonts w:ascii="Times New Roman" w:hAnsi="Times New Roman" w:cs="Times New Roman"/>
        </w:rPr>
        <w:t xml:space="preserve">provide insight </w:t>
      </w:r>
      <w:r w:rsidR="00195D7E">
        <w:rPr>
          <w:rFonts w:ascii="Times New Roman" w:hAnsi="Times New Roman" w:cs="Times New Roman"/>
        </w:rPr>
        <w:t xml:space="preserve">as to where, when and why </w:t>
      </w:r>
      <w:r w:rsidR="004920FD">
        <w:rPr>
          <w:rFonts w:ascii="Times New Roman" w:hAnsi="Times New Roman" w:cs="Times New Roman"/>
        </w:rPr>
        <w:t xml:space="preserve">negative incidents are likely to occur. </w:t>
      </w:r>
    </w:p>
    <w:p w14:paraId="0BB80954" w14:textId="48E4A4EA" w:rsidR="007A215F" w:rsidRDefault="00CD5670" w:rsidP="00CD5670">
      <w:pPr>
        <w:spacing w:line="480" w:lineRule="auto"/>
        <w:rPr>
          <w:rFonts w:ascii="Times New Roman" w:hAnsi="Times New Roman" w:cs="Times New Roman"/>
          <w:b/>
          <w:bCs/>
        </w:rPr>
      </w:pPr>
      <w:r>
        <w:rPr>
          <w:rFonts w:ascii="Times New Roman" w:hAnsi="Times New Roman" w:cs="Times New Roman"/>
          <w:b/>
          <w:bCs/>
        </w:rPr>
        <w:t xml:space="preserve">Paragraph 5. </w:t>
      </w:r>
      <w:r w:rsidR="00DA5881">
        <w:rPr>
          <w:rFonts w:ascii="Times New Roman" w:hAnsi="Times New Roman" w:cs="Times New Roman"/>
          <w:b/>
          <w:bCs/>
        </w:rPr>
        <w:t>Discuss covariates</w:t>
      </w:r>
    </w:p>
    <w:p w14:paraId="31F81A30" w14:textId="3D4660E3" w:rsidR="00694798" w:rsidRPr="007E0A4C" w:rsidRDefault="00694798" w:rsidP="00CD5670">
      <w:pPr>
        <w:spacing w:line="480" w:lineRule="auto"/>
        <w:rPr>
          <w:rFonts w:ascii="Times New Roman" w:hAnsi="Times New Roman" w:cs="Times New Roman"/>
        </w:rPr>
      </w:pPr>
    </w:p>
    <w:p w14:paraId="3473951F" w14:textId="77777777" w:rsidR="00694798" w:rsidRPr="00CD5670" w:rsidRDefault="00694798" w:rsidP="00CD5670">
      <w:pPr>
        <w:spacing w:line="480" w:lineRule="auto"/>
        <w:rPr>
          <w:rFonts w:ascii="Times New Roman" w:hAnsi="Times New Roman" w:cs="Times New Roman"/>
          <w:b/>
          <w:bCs/>
        </w:rPr>
      </w:pPr>
    </w:p>
    <w:p w14:paraId="52750B1C" w14:textId="77777777" w:rsidR="00754B49" w:rsidRDefault="00754B49" w:rsidP="00883E8B"/>
    <w:p w14:paraId="55D16F54" w14:textId="44AA700C" w:rsidR="00754B49" w:rsidRDefault="00C37E7B" w:rsidP="00883E8B">
      <w:r>
        <w:fldChar w:fldCharType="begin">
          <w:fldData xml:space="preserve">PEVuZE5vdGU+PENpdGU+PEF1dGhvcj5Ib2R5PC9BdXRob3I+PFllYXI+MjAxODwvWWVhcj48SURU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</w:fldData>
        </w:fldChar>
      </w:r>
      <w:r>
        <w:instrText xml:space="preserve"> ADDIN EN.CITE </w:instrText>
      </w:r>
      <w:r>
        <w:fldChar w:fldCharType="begin">
          <w:fldData xml:space="preserve">PEVuZE5vdGU+PENpdGU+PEF1dGhvcj5Ib2R5PC9BdXRob3I+PFllYXI+MjAxODwvWWVhcj48SURU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</w:fldData>
        </w:fldChar>
      </w:r>
      <w:r>
        <w:instrText xml:space="preserve"> ADDIN EN.CITE.DATA </w:instrText>
      </w:r>
      <w:r>
        <w:fldChar w:fldCharType="end"/>
      </w:r>
      <w:r>
        <w:fldChar w:fldCharType="separate"/>
      </w:r>
      <w:r>
        <w:rPr>
          <w:noProof/>
        </w:rPr>
        <w:t>(Hody &amp; Kays 2018)</w:t>
      </w:r>
      <w:r>
        <w:fldChar w:fldCharType="end"/>
      </w:r>
    </w:p>
    <w:p w14:paraId="127059B4" w14:textId="77777777" w:rsidR="00DA5881" w:rsidRPr="00DA5881" w:rsidRDefault="00754B49" w:rsidP="00DA5881">
      <w:pPr>
        <w:pStyle w:val="EndNoteBibliography"/>
        <w:spacing w:after="0"/>
        <w:ind w:left="720" w:hanging="720"/>
      </w:pPr>
      <w:r>
        <w:fldChar w:fldCharType="begin"/>
      </w:r>
      <w:r>
        <w:instrText xml:space="preserve"> ADDIN EN.REFLIST </w:instrText>
      </w:r>
      <w:r>
        <w:fldChar w:fldCharType="separate"/>
      </w:r>
      <w:r w:rsidR="00DA5881" w:rsidRPr="00DA5881">
        <w:t>Alexander SM, Quinn  MS. 2011. Coyote (Canis latrans) Interactions With Humans and Pets Reported in the Canadian Print Media (1995–2010). Pages 16:15, 345-359. Human Dimensions of Wildlife.</w:t>
      </w:r>
    </w:p>
    <w:p w14:paraId="446D5C28" w14:textId="77777777" w:rsidR="00DA5881" w:rsidRPr="00DA5881" w:rsidRDefault="00DA5881" w:rsidP="00DA5881">
      <w:pPr>
        <w:pStyle w:val="EndNoteBibliography"/>
        <w:spacing w:after="0"/>
        <w:ind w:left="720" w:hanging="720"/>
      </w:pPr>
      <w:r w:rsidRPr="00DA5881">
        <w:t xml:space="preserve">Baker RO, Timm RM. 2017. Coyote attacks on humans, 1970-2015: implications for reducing the risks. Human-Wildlife Interactions </w:t>
      </w:r>
      <w:r w:rsidRPr="00DA5881">
        <w:rPr>
          <w:b/>
        </w:rPr>
        <w:t>11</w:t>
      </w:r>
      <w:r w:rsidRPr="00DA5881">
        <w:t>:120-132.</w:t>
      </w:r>
    </w:p>
    <w:p w14:paraId="57EC60C3" w14:textId="77777777" w:rsidR="00DA5881" w:rsidRPr="00DA5881" w:rsidRDefault="00DA5881" w:rsidP="00DA5881">
      <w:pPr>
        <w:pStyle w:val="EndNoteBibliography"/>
        <w:spacing w:after="0"/>
        <w:ind w:left="720" w:hanging="720"/>
      </w:pPr>
      <w:r w:rsidRPr="00DA5881">
        <w:t xml:space="preserve">Bateman PW, Fleming PA. 2012. Big city life: carnivores in urban environments. Journal of Zoology </w:t>
      </w:r>
      <w:r w:rsidRPr="00DA5881">
        <w:rPr>
          <w:b/>
        </w:rPr>
        <w:t>287</w:t>
      </w:r>
      <w:r w:rsidRPr="00DA5881">
        <w:t>:1-23.</w:t>
      </w:r>
    </w:p>
    <w:p w14:paraId="6CDC9A50" w14:textId="77777777" w:rsidR="00DA5881" w:rsidRPr="00DA5881" w:rsidRDefault="00DA5881" w:rsidP="00DA5881">
      <w:pPr>
        <w:pStyle w:val="EndNoteBibliography"/>
        <w:spacing w:after="0"/>
        <w:ind w:left="720" w:hanging="720"/>
      </w:pPr>
      <w:r w:rsidRPr="00DA5881">
        <w:t xml:space="preserve">Breck SW, Poessel SA, Mahoney P, Young JK. 2019. The intrepid urban coyote: a comparison of bold and exploratory behavior in coyotes from urban and rural environments. Scientific Reports </w:t>
      </w:r>
      <w:r w:rsidRPr="00DA5881">
        <w:rPr>
          <w:b/>
        </w:rPr>
        <w:t>9</w:t>
      </w:r>
      <w:r w:rsidRPr="00DA5881">
        <w:t>:11.</w:t>
      </w:r>
    </w:p>
    <w:p w14:paraId="6413274C" w14:textId="77777777" w:rsidR="00DA5881" w:rsidRPr="00DA5881" w:rsidRDefault="00DA5881" w:rsidP="00DA5881">
      <w:pPr>
        <w:pStyle w:val="EndNoteBibliography"/>
        <w:spacing w:after="0"/>
        <w:ind w:left="720" w:hanging="720"/>
      </w:pPr>
      <w:r w:rsidRPr="00DA5881">
        <w:t xml:space="preserve">Carbyn LN. 1989. COYOTE ATTACKS ON CHILDREN IN WESTERN NORTH-AMERICA. Wildlife Society Bulletin </w:t>
      </w:r>
      <w:r w:rsidRPr="00DA5881">
        <w:rPr>
          <w:b/>
        </w:rPr>
        <w:t>17</w:t>
      </w:r>
      <w:r w:rsidRPr="00DA5881">
        <w:t>:444-446.</w:t>
      </w:r>
    </w:p>
    <w:p w14:paraId="5E0C387E" w14:textId="77777777" w:rsidR="00DA5881" w:rsidRPr="00DA5881" w:rsidRDefault="00DA5881" w:rsidP="00DA5881">
      <w:pPr>
        <w:pStyle w:val="EndNoteBibliography"/>
        <w:spacing w:after="0"/>
        <w:ind w:left="720" w:hanging="720"/>
      </w:pPr>
      <w:r w:rsidRPr="00DA5881">
        <w:t xml:space="preserve">Catalano S, Lejeune M, Liccioli S, Verocai GG, Gesy KM, Jenkins EJ, Kutz SJ, Fuentealba C, Duignan PJ, Massolo A. 2012. Echinococcus multilocularis in Urban Coyotes, Alberta, Canada. Emerging Infectious Diseases </w:t>
      </w:r>
      <w:r w:rsidRPr="00DA5881">
        <w:rPr>
          <w:b/>
        </w:rPr>
        <w:t>18</w:t>
      </w:r>
      <w:r w:rsidRPr="00DA5881">
        <w:t>:1625-1628.</w:t>
      </w:r>
    </w:p>
    <w:p w14:paraId="767352BF" w14:textId="77777777" w:rsidR="00DA5881" w:rsidRPr="00DA5881" w:rsidRDefault="00DA5881" w:rsidP="00DA5881">
      <w:pPr>
        <w:pStyle w:val="EndNoteBibliography"/>
        <w:spacing w:after="0"/>
        <w:ind w:left="720" w:hanging="720"/>
      </w:pPr>
      <w:r w:rsidRPr="00DA5881">
        <w:t xml:space="preserve">Crooks KR, Soule ME. 1999. Mesopredator release and avifaunal extinctions in a fragmented system. Nature </w:t>
      </w:r>
      <w:r w:rsidRPr="00DA5881">
        <w:rPr>
          <w:b/>
        </w:rPr>
        <w:t>400</w:t>
      </w:r>
      <w:r w:rsidRPr="00DA5881">
        <w:t>:563-566.</w:t>
      </w:r>
    </w:p>
    <w:p w14:paraId="168E8B19" w14:textId="77777777" w:rsidR="00DA5881" w:rsidRPr="00DA5881" w:rsidRDefault="00DA5881" w:rsidP="00DA5881">
      <w:pPr>
        <w:pStyle w:val="EndNoteBibliography"/>
        <w:spacing w:after="0"/>
        <w:ind w:left="720" w:hanging="720"/>
      </w:pPr>
      <w:r w:rsidRPr="00DA5881">
        <w:t xml:space="preserve">Draheim M, Patterson K, Rockwood L, Guagnano G, Parsons E. 2013. Attitudes of College Undergraduates Towards Coyotes  (Canis latrans) in an Urban Landscape: Management and Public Outreach Implications. Animals </w:t>
      </w:r>
      <w:r w:rsidRPr="00DA5881">
        <w:rPr>
          <w:b/>
        </w:rPr>
        <w:t>3</w:t>
      </w:r>
      <w:r w:rsidRPr="00DA5881">
        <w:t>:1-18.</w:t>
      </w:r>
    </w:p>
    <w:p w14:paraId="0C6EA023" w14:textId="77777777" w:rsidR="00DA5881" w:rsidRPr="00DA5881" w:rsidRDefault="00DA5881" w:rsidP="00DA5881">
      <w:pPr>
        <w:pStyle w:val="EndNoteBibliography"/>
        <w:spacing w:after="0"/>
        <w:ind w:left="720" w:hanging="720"/>
      </w:pPr>
      <w:r w:rsidRPr="00DA5881">
        <w:lastRenderedPageBreak/>
        <w:t xml:space="preserve">Draheim MM, Parsons ECM, Crate SA, Rockwood LL. 2019. Public perspectives on the management of urban coyotes. Journal of Urban Ecology </w:t>
      </w:r>
      <w:r w:rsidRPr="00DA5881">
        <w:rPr>
          <w:b/>
        </w:rPr>
        <w:t>5</w:t>
      </w:r>
      <w:r w:rsidRPr="00DA5881">
        <w:t>.</w:t>
      </w:r>
    </w:p>
    <w:p w14:paraId="26F24829" w14:textId="77777777" w:rsidR="00DA5881" w:rsidRPr="00DA5881" w:rsidRDefault="00DA5881" w:rsidP="00DA5881">
      <w:pPr>
        <w:pStyle w:val="EndNoteBibliography"/>
        <w:spacing w:after="0"/>
        <w:ind w:left="720" w:hanging="720"/>
      </w:pPr>
      <w:r w:rsidRPr="00DA5881">
        <w:t xml:space="preserve">Drake D, Dubay S, Allen ML. 2021. Evaluating human–coyote encounters in an urban landscape using citizen science. Journal of Urban Ecology </w:t>
      </w:r>
      <w:r w:rsidRPr="00DA5881">
        <w:rPr>
          <w:b/>
        </w:rPr>
        <w:t>7</w:t>
      </w:r>
      <w:r w:rsidRPr="00DA5881">
        <w:t>.</w:t>
      </w:r>
    </w:p>
    <w:p w14:paraId="6D87B314" w14:textId="77777777" w:rsidR="00DA5881" w:rsidRPr="00DA5881" w:rsidRDefault="00DA5881" w:rsidP="00DA5881">
      <w:pPr>
        <w:pStyle w:val="EndNoteBibliography"/>
        <w:spacing w:after="0"/>
        <w:ind w:left="720" w:hanging="720"/>
      </w:pPr>
      <w:r w:rsidRPr="00DA5881">
        <w:t xml:space="preserve">Drake MD, Peterson MN, Griffith EH, Olfenbuttel C, DePerno CS, Moorman CE. 2020. How Urban Identity, Affect, and Knowledge Predict Perceptions About Coyotes and Their Management. Anthrozoos </w:t>
      </w:r>
      <w:r w:rsidRPr="00DA5881">
        <w:rPr>
          <w:b/>
        </w:rPr>
        <w:t>33</w:t>
      </w:r>
      <w:r w:rsidRPr="00DA5881">
        <w:t>:5-19.</w:t>
      </w:r>
    </w:p>
    <w:p w14:paraId="33780CA1" w14:textId="77777777" w:rsidR="00DA5881" w:rsidRPr="00DA5881" w:rsidRDefault="00DA5881" w:rsidP="00DA5881">
      <w:pPr>
        <w:pStyle w:val="EndNoteBibliography"/>
        <w:spacing w:after="0"/>
        <w:ind w:left="720" w:hanging="720"/>
      </w:pPr>
      <w:r w:rsidRPr="00DA5881">
        <w:t xml:space="preserve">Foley JA, et al. 2005. Global consequences of land use. Science </w:t>
      </w:r>
      <w:r w:rsidRPr="00DA5881">
        <w:rPr>
          <w:b/>
        </w:rPr>
        <w:t>309</w:t>
      </w:r>
      <w:r w:rsidRPr="00DA5881">
        <w:t>:570-574.</w:t>
      </w:r>
    </w:p>
    <w:p w14:paraId="728DE883" w14:textId="77777777" w:rsidR="00DA5881" w:rsidRPr="00DA5881" w:rsidRDefault="00DA5881" w:rsidP="00DA5881">
      <w:pPr>
        <w:pStyle w:val="EndNoteBibliography"/>
        <w:spacing w:after="0"/>
        <w:ind w:left="720" w:hanging="720"/>
      </w:pPr>
      <w:r w:rsidRPr="00DA5881">
        <w:t>Fox CH. 2006. Humans and coyotes: can we coexist? Pages 287-293. Proc. 22nd Vertebrate Pest Conference, University of California Davis.</w:t>
      </w:r>
    </w:p>
    <w:p w14:paraId="7E635080" w14:textId="77777777" w:rsidR="00DA5881" w:rsidRPr="00DA5881" w:rsidRDefault="00DA5881" w:rsidP="00DA5881">
      <w:pPr>
        <w:pStyle w:val="EndNoteBibliography"/>
        <w:spacing w:after="0"/>
        <w:ind w:left="720" w:hanging="720"/>
      </w:pPr>
      <w:r w:rsidRPr="00DA5881">
        <w:t xml:space="preserve">Gehrt SD, Wilson EC, Brown JL, Anchor C. 2013. Population Ecology of Free-Roaming Cats and Interference Competition by Coyotes in Urban Parks. Plos One </w:t>
      </w:r>
      <w:r w:rsidRPr="00DA5881">
        <w:rPr>
          <w:b/>
        </w:rPr>
        <w:t>8</w:t>
      </w:r>
      <w:r w:rsidRPr="00DA5881">
        <w:t>:11.</w:t>
      </w:r>
    </w:p>
    <w:p w14:paraId="2F61BCEC" w14:textId="77777777" w:rsidR="00DA5881" w:rsidRPr="00DA5881" w:rsidRDefault="00DA5881" w:rsidP="00DA5881">
      <w:pPr>
        <w:pStyle w:val="EndNoteBibliography"/>
        <w:spacing w:after="0"/>
        <w:ind w:left="720" w:hanging="720"/>
      </w:pPr>
      <w:r w:rsidRPr="00DA5881">
        <w:t xml:space="preserve">Glas ZE, Getson JM, Prokopy LS. 2019. Wildlife value orientations and their relationships with mid-size predator management. Human Dimensions of Wildlife </w:t>
      </w:r>
      <w:r w:rsidRPr="00DA5881">
        <w:rPr>
          <w:b/>
        </w:rPr>
        <w:t>24</w:t>
      </w:r>
      <w:r w:rsidRPr="00DA5881">
        <w:t>:418-432.</w:t>
      </w:r>
    </w:p>
    <w:p w14:paraId="40F80B7E" w14:textId="77777777" w:rsidR="00DA5881" w:rsidRPr="00DA5881" w:rsidRDefault="00DA5881" w:rsidP="00DA5881">
      <w:pPr>
        <w:pStyle w:val="EndNoteBibliography"/>
        <w:spacing w:after="0"/>
        <w:ind w:left="720" w:hanging="720"/>
      </w:pPr>
      <w:r w:rsidRPr="00DA5881">
        <w:t>Hody JW, Kays R. 2018. Mapping the expansion of coyotes (Canis latrans) across North and Central America. Zookeys:81-97.</w:t>
      </w:r>
    </w:p>
    <w:p w14:paraId="2B46847C" w14:textId="77777777" w:rsidR="00DA5881" w:rsidRPr="00DA5881" w:rsidRDefault="00DA5881" w:rsidP="00DA5881">
      <w:pPr>
        <w:pStyle w:val="EndNoteBibliography"/>
        <w:spacing w:after="0"/>
        <w:ind w:left="720" w:hanging="720"/>
      </w:pPr>
      <w:r w:rsidRPr="00DA5881">
        <w:t xml:space="preserve">Luong LT, Chambers JL, Moizis A, Stock TM, St. Clair CC. 2020. Helminth parasites and zoonotic risk associated with urban coyotes (Canis latrans) in Alberta, Canada. Journal of Helminthology </w:t>
      </w:r>
      <w:r w:rsidRPr="00DA5881">
        <w:rPr>
          <w:b/>
        </w:rPr>
        <w:t>94</w:t>
      </w:r>
      <w:r w:rsidRPr="00DA5881">
        <w:t>:5.</w:t>
      </w:r>
    </w:p>
    <w:p w14:paraId="22E847DC" w14:textId="77777777" w:rsidR="00DA5881" w:rsidRPr="00DA5881" w:rsidRDefault="00DA5881" w:rsidP="00DA5881">
      <w:pPr>
        <w:pStyle w:val="EndNoteBibliography"/>
        <w:spacing w:after="0"/>
        <w:ind w:left="720" w:hanging="720"/>
      </w:pPr>
      <w:r w:rsidRPr="00DA5881">
        <w:t xml:space="preserve">McKinney ML. 2006. Urbanization as a major cause of biotic homogenization. Biological Conservation </w:t>
      </w:r>
      <w:r w:rsidRPr="00DA5881">
        <w:rPr>
          <w:b/>
        </w:rPr>
        <w:t>127</w:t>
      </w:r>
      <w:r w:rsidRPr="00DA5881">
        <w:t>:247-260.</w:t>
      </w:r>
    </w:p>
    <w:p w14:paraId="7942B4EA" w14:textId="77777777" w:rsidR="00DA5881" w:rsidRPr="00DA5881" w:rsidRDefault="00DA5881" w:rsidP="00DA5881">
      <w:pPr>
        <w:pStyle w:val="EndNoteBibliography"/>
        <w:spacing w:after="0"/>
        <w:ind w:left="720" w:hanging="720"/>
      </w:pPr>
      <w:r w:rsidRPr="00DA5881">
        <w:t>Mowry CB, Lee A, Taylor ZP, Hamid N, Whitney S, Heneghen M, Russell J, Wilson LA. 2020. Using community science data to investigate urban Coyotes (Canis latrans) in Atlanta, Georgia, USA. Human Dimensions of Wildlife:16.</w:t>
      </w:r>
    </w:p>
    <w:p w14:paraId="1959E0E7" w14:textId="77777777" w:rsidR="00DA5881" w:rsidRPr="00DA5881" w:rsidRDefault="00DA5881" w:rsidP="00DA5881">
      <w:pPr>
        <w:pStyle w:val="EndNoteBibliography"/>
        <w:spacing w:after="0"/>
        <w:ind w:left="720" w:hanging="720"/>
      </w:pPr>
      <w:r w:rsidRPr="00DA5881">
        <w:t xml:space="preserve">Poessel SA, Mock EC, Breck SW. 2017. Coyote (Canis latrans) diet in an urban environment: variation relative to pet conflicts, housing density, and season. Canadian Journal of Zoology </w:t>
      </w:r>
      <w:r w:rsidRPr="00DA5881">
        <w:rPr>
          <w:b/>
        </w:rPr>
        <w:t>95</w:t>
      </w:r>
      <w:r w:rsidRPr="00DA5881">
        <w:t>:287-297.</w:t>
      </w:r>
    </w:p>
    <w:p w14:paraId="0E259258" w14:textId="77777777" w:rsidR="00DA5881" w:rsidRPr="00DA5881" w:rsidRDefault="00DA5881" w:rsidP="00DA5881">
      <w:pPr>
        <w:pStyle w:val="EndNoteBibliography"/>
        <w:spacing w:after="0"/>
        <w:ind w:left="720" w:hanging="720"/>
      </w:pPr>
      <w:r w:rsidRPr="00DA5881">
        <w:t>Schell CJ, Stanton LA, Young JK, Angeloni LM, Lambert JE, Breck SW, Murray MH. 2020. The evolutionary consequences of human-wildlife conflict in cities. Evolutionary Applications:20.</w:t>
      </w:r>
    </w:p>
    <w:p w14:paraId="10812B99" w14:textId="77777777" w:rsidR="00DA5881" w:rsidRPr="00DA5881" w:rsidRDefault="00DA5881" w:rsidP="00DA5881">
      <w:pPr>
        <w:pStyle w:val="EndNoteBibliography"/>
        <w:spacing w:after="0"/>
        <w:ind w:left="720" w:hanging="720"/>
      </w:pPr>
      <w:r w:rsidRPr="00DA5881">
        <w:t xml:space="preserve">Schell CJ, Young JK, Lonsdorf EV, Santymire RM, Mateo JM. 2018. Parental habituation to human disturbance over time reduces fear of humans in coyote offspring. Ecology and Evolution </w:t>
      </w:r>
      <w:r w:rsidRPr="00DA5881">
        <w:rPr>
          <w:b/>
        </w:rPr>
        <w:t>8</w:t>
      </w:r>
      <w:r w:rsidRPr="00DA5881">
        <w:t>:12965-12980.</w:t>
      </w:r>
    </w:p>
    <w:p w14:paraId="204F26EE" w14:textId="77777777" w:rsidR="00DA5881" w:rsidRPr="00DA5881" w:rsidRDefault="00DA5881" w:rsidP="00DA5881">
      <w:pPr>
        <w:pStyle w:val="EndNoteBibliography"/>
        <w:spacing w:after="0"/>
        <w:ind w:left="720" w:hanging="720"/>
      </w:pPr>
      <w:r w:rsidRPr="00DA5881">
        <w:t xml:space="preserve">Soulsbury CD, White PCL. 2015. Human-wildlife interactions in urban areas: a review of conflicts, benefits and opportunities. Wildlife Research </w:t>
      </w:r>
      <w:r w:rsidRPr="00DA5881">
        <w:rPr>
          <w:b/>
        </w:rPr>
        <w:t>42</w:t>
      </w:r>
      <w:r w:rsidRPr="00DA5881">
        <w:t>:541-553.</w:t>
      </w:r>
    </w:p>
    <w:p w14:paraId="4D9DB79A" w14:textId="77777777" w:rsidR="00DA5881" w:rsidRPr="00DA5881" w:rsidRDefault="00DA5881" w:rsidP="00DA5881">
      <w:pPr>
        <w:pStyle w:val="EndNoteBibliography"/>
        <w:spacing w:after="0"/>
        <w:ind w:left="720" w:hanging="720"/>
      </w:pPr>
      <w:r w:rsidRPr="00DA5881">
        <w:t xml:space="preserve">Sponarski CC, Miller C, Vaske JJ. 2018. Perceived risks and coyote management in an urban setting. Journal of Urban Ecology </w:t>
      </w:r>
      <w:r w:rsidRPr="00DA5881">
        <w:rPr>
          <w:b/>
        </w:rPr>
        <w:t>4</w:t>
      </w:r>
      <w:r w:rsidRPr="00DA5881">
        <w:t>.</w:t>
      </w:r>
    </w:p>
    <w:p w14:paraId="35C8DF07" w14:textId="77777777" w:rsidR="00DA5881" w:rsidRPr="00DA5881" w:rsidRDefault="00DA5881" w:rsidP="00DA5881">
      <w:pPr>
        <w:pStyle w:val="EndNoteBibliography"/>
        <w:spacing w:after="0"/>
        <w:ind w:left="720" w:hanging="720"/>
      </w:pPr>
      <w:r w:rsidRPr="00DA5881">
        <w:t xml:space="preserve">Sponarski CC, Miller CA, Vaske JJ, Spacapan MR. 2016. Modeling Perceived Risk from Coyotes Among Chicago Residents. Human Dimensions of Wildlife </w:t>
      </w:r>
      <w:r w:rsidRPr="00DA5881">
        <w:rPr>
          <w:b/>
        </w:rPr>
        <w:t>21</w:t>
      </w:r>
      <w:r w:rsidRPr="00DA5881">
        <w:t>:491-505.</w:t>
      </w:r>
    </w:p>
    <w:p w14:paraId="7D9280C9" w14:textId="77777777" w:rsidR="00DA5881" w:rsidRPr="00DA5881" w:rsidRDefault="00DA5881" w:rsidP="00DA5881">
      <w:pPr>
        <w:pStyle w:val="EndNoteBibliography"/>
        <w:spacing w:after="0"/>
        <w:ind w:left="720" w:hanging="720"/>
      </w:pPr>
      <w:r w:rsidRPr="00DA5881">
        <w:t>White LA, Gehrt SD. 2009. Coyote Attacks on Humans in the United States and Canada. Pages 419-432. Human Dimensions of Wildlife.</w:t>
      </w:r>
    </w:p>
    <w:p w14:paraId="21AC3659" w14:textId="77777777" w:rsidR="00DA5881" w:rsidRPr="00DA5881" w:rsidRDefault="00DA5881" w:rsidP="00DA5881">
      <w:pPr>
        <w:pStyle w:val="EndNoteBibliography"/>
        <w:spacing w:after="0"/>
        <w:ind w:left="720" w:hanging="720"/>
      </w:pPr>
      <w:r w:rsidRPr="00DA5881">
        <w:t xml:space="preserve">Woodroffe R. 2000. Predators and people: using human densities to interpret declines of large carnivores. Animal Conservation </w:t>
      </w:r>
      <w:r w:rsidRPr="00DA5881">
        <w:rPr>
          <w:b/>
        </w:rPr>
        <w:t>3</w:t>
      </w:r>
      <w:r w:rsidRPr="00DA5881">
        <w:t>:165-173.</w:t>
      </w:r>
    </w:p>
    <w:p w14:paraId="25D400BB" w14:textId="77777777" w:rsidR="00DA5881" w:rsidRPr="00DA5881" w:rsidRDefault="00DA5881" w:rsidP="00DA5881">
      <w:pPr>
        <w:pStyle w:val="EndNoteBibliography"/>
        <w:ind w:left="720" w:hanging="720"/>
      </w:pPr>
      <w:r w:rsidRPr="00DA5881">
        <w:t xml:space="preserve">Young JK, Hammill E, Breck SW. 2019. Interactions with humans shape coyote responses to hazing. Scientific Reports </w:t>
      </w:r>
      <w:r w:rsidRPr="00DA5881">
        <w:rPr>
          <w:b/>
        </w:rPr>
        <w:t>9</w:t>
      </w:r>
      <w:r w:rsidRPr="00DA5881">
        <w:t>:9.</w:t>
      </w:r>
    </w:p>
    <w:p w14:paraId="79233806" w14:textId="3338D1C3" w:rsidR="00883E8B" w:rsidRDefault="00754B49" w:rsidP="00883E8B">
      <w:r>
        <w:fldChar w:fldCharType="end"/>
      </w:r>
    </w:p>
    <w:sectPr w:rsidR="00883E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2F7A"/>
    <w:rsid w:val="00000D4D"/>
    <w:rsid w:val="00002F7A"/>
    <w:rsid w:val="00011A87"/>
    <w:rsid w:val="00014D09"/>
    <w:rsid w:val="0001504E"/>
    <w:rsid w:val="0001516F"/>
    <w:rsid w:val="000200AF"/>
    <w:rsid w:val="00026471"/>
    <w:rsid w:val="00033807"/>
    <w:rsid w:val="00033B85"/>
    <w:rsid w:val="00036C3E"/>
    <w:rsid w:val="00036E9D"/>
    <w:rsid w:val="00044C43"/>
    <w:rsid w:val="00045BB1"/>
    <w:rsid w:val="000476EB"/>
    <w:rsid w:val="000506C3"/>
    <w:rsid w:val="00060702"/>
    <w:rsid w:val="00060C92"/>
    <w:rsid w:val="000610DB"/>
    <w:rsid w:val="000715F8"/>
    <w:rsid w:val="00071A0C"/>
    <w:rsid w:val="00072EFA"/>
    <w:rsid w:val="0007437E"/>
    <w:rsid w:val="00077690"/>
    <w:rsid w:val="00077912"/>
    <w:rsid w:val="00077E2A"/>
    <w:rsid w:val="000811BF"/>
    <w:rsid w:val="000814DB"/>
    <w:rsid w:val="00085802"/>
    <w:rsid w:val="0009171E"/>
    <w:rsid w:val="00091A02"/>
    <w:rsid w:val="00092D28"/>
    <w:rsid w:val="00097306"/>
    <w:rsid w:val="000A2ACD"/>
    <w:rsid w:val="000A34BC"/>
    <w:rsid w:val="000A71E6"/>
    <w:rsid w:val="000B1049"/>
    <w:rsid w:val="000B34AF"/>
    <w:rsid w:val="000B4832"/>
    <w:rsid w:val="000B4DA2"/>
    <w:rsid w:val="000C24B9"/>
    <w:rsid w:val="000D2A2F"/>
    <w:rsid w:val="000E069F"/>
    <w:rsid w:val="000F3FA7"/>
    <w:rsid w:val="000F5409"/>
    <w:rsid w:val="00105E7A"/>
    <w:rsid w:val="00114BAD"/>
    <w:rsid w:val="001176B0"/>
    <w:rsid w:val="00130E4B"/>
    <w:rsid w:val="001456D9"/>
    <w:rsid w:val="0014776C"/>
    <w:rsid w:val="00150253"/>
    <w:rsid w:val="00153E71"/>
    <w:rsid w:val="00164D4D"/>
    <w:rsid w:val="00170DFD"/>
    <w:rsid w:val="00171587"/>
    <w:rsid w:val="0017316E"/>
    <w:rsid w:val="00173FDC"/>
    <w:rsid w:val="0017455E"/>
    <w:rsid w:val="001762E2"/>
    <w:rsid w:val="00177199"/>
    <w:rsid w:val="00177310"/>
    <w:rsid w:val="0018047E"/>
    <w:rsid w:val="00180B2F"/>
    <w:rsid w:val="00191AAC"/>
    <w:rsid w:val="00195D7E"/>
    <w:rsid w:val="001A5571"/>
    <w:rsid w:val="001B0127"/>
    <w:rsid w:val="001B0B50"/>
    <w:rsid w:val="001C4A26"/>
    <w:rsid w:val="001C5199"/>
    <w:rsid w:val="001D6095"/>
    <w:rsid w:val="001E07E0"/>
    <w:rsid w:val="001E10A0"/>
    <w:rsid w:val="001E232B"/>
    <w:rsid w:val="001E2753"/>
    <w:rsid w:val="001E32F3"/>
    <w:rsid w:val="001E3BBA"/>
    <w:rsid w:val="001E53A5"/>
    <w:rsid w:val="001E60CB"/>
    <w:rsid w:val="001F0548"/>
    <w:rsid w:val="001F3CF4"/>
    <w:rsid w:val="001F5069"/>
    <w:rsid w:val="001F52E6"/>
    <w:rsid w:val="00203818"/>
    <w:rsid w:val="00206F8D"/>
    <w:rsid w:val="00214789"/>
    <w:rsid w:val="00215AC8"/>
    <w:rsid w:val="00217ABC"/>
    <w:rsid w:val="00223482"/>
    <w:rsid w:val="00225331"/>
    <w:rsid w:val="00227775"/>
    <w:rsid w:val="00231E84"/>
    <w:rsid w:val="00232C9B"/>
    <w:rsid w:val="002406A7"/>
    <w:rsid w:val="0024459A"/>
    <w:rsid w:val="002448D8"/>
    <w:rsid w:val="002449C8"/>
    <w:rsid w:val="00250EA4"/>
    <w:rsid w:val="002516A4"/>
    <w:rsid w:val="0025316E"/>
    <w:rsid w:val="00255467"/>
    <w:rsid w:val="00266FBC"/>
    <w:rsid w:val="002706C7"/>
    <w:rsid w:val="00273F89"/>
    <w:rsid w:val="002776BB"/>
    <w:rsid w:val="00290729"/>
    <w:rsid w:val="00293978"/>
    <w:rsid w:val="002A4F70"/>
    <w:rsid w:val="002B0D60"/>
    <w:rsid w:val="002B42B5"/>
    <w:rsid w:val="002C0ABC"/>
    <w:rsid w:val="002C2DC1"/>
    <w:rsid w:val="002C6FCA"/>
    <w:rsid w:val="002D6866"/>
    <w:rsid w:val="002E0DAD"/>
    <w:rsid w:val="002E3B0C"/>
    <w:rsid w:val="002E47B2"/>
    <w:rsid w:val="002E6501"/>
    <w:rsid w:val="002E764B"/>
    <w:rsid w:val="002F07CE"/>
    <w:rsid w:val="002F674F"/>
    <w:rsid w:val="002F722B"/>
    <w:rsid w:val="002F7D92"/>
    <w:rsid w:val="00305206"/>
    <w:rsid w:val="00306502"/>
    <w:rsid w:val="0030722F"/>
    <w:rsid w:val="00311A46"/>
    <w:rsid w:val="00320BEE"/>
    <w:rsid w:val="00321D2B"/>
    <w:rsid w:val="003228DC"/>
    <w:rsid w:val="003247D8"/>
    <w:rsid w:val="00331690"/>
    <w:rsid w:val="00333EFD"/>
    <w:rsid w:val="00335639"/>
    <w:rsid w:val="00335B54"/>
    <w:rsid w:val="00341DA4"/>
    <w:rsid w:val="003442E9"/>
    <w:rsid w:val="003459FE"/>
    <w:rsid w:val="003472CB"/>
    <w:rsid w:val="00351C38"/>
    <w:rsid w:val="00356A98"/>
    <w:rsid w:val="00356DA8"/>
    <w:rsid w:val="003572B9"/>
    <w:rsid w:val="0035741D"/>
    <w:rsid w:val="00365ED9"/>
    <w:rsid w:val="003674A6"/>
    <w:rsid w:val="0037504A"/>
    <w:rsid w:val="003759E1"/>
    <w:rsid w:val="00383731"/>
    <w:rsid w:val="003841BC"/>
    <w:rsid w:val="00386032"/>
    <w:rsid w:val="00390C48"/>
    <w:rsid w:val="00391E72"/>
    <w:rsid w:val="003A16EB"/>
    <w:rsid w:val="003A2CCA"/>
    <w:rsid w:val="003B5390"/>
    <w:rsid w:val="003B6FE0"/>
    <w:rsid w:val="003B76A9"/>
    <w:rsid w:val="003C2FFA"/>
    <w:rsid w:val="003C4642"/>
    <w:rsid w:val="003C681A"/>
    <w:rsid w:val="003D62A7"/>
    <w:rsid w:val="003D6811"/>
    <w:rsid w:val="003D6C70"/>
    <w:rsid w:val="003D7C37"/>
    <w:rsid w:val="003E0836"/>
    <w:rsid w:val="003E0BA3"/>
    <w:rsid w:val="003E2CFB"/>
    <w:rsid w:val="003E4592"/>
    <w:rsid w:val="003E6A5E"/>
    <w:rsid w:val="003F0869"/>
    <w:rsid w:val="003F5322"/>
    <w:rsid w:val="003F6686"/>
    <w:rsid w:val="003F7EE3"/>
    <w:rsid w:val="004019CD"/>
    <w:rsid w:val="0040327A"/>
    <w:rsid w:val="00411BE6"/>
    <w:rsid w:val="0041332F"/>
    <w:rsid w:val="004135C3"/>
    <w:rsid w:val="00417E62"/>
    <w:rsid w:val="00423ACF"/>
    <w:rsid w:val="0042741B"/>
    <w:rsid w:val="0043172E"/>
    <w:rsid w:val="004419D9"/>
    <w:rsid w:val="00441B3E"/>
    <w:rsid w:val="00444D20"/>
    <w:rsid w:val="00450322"/>
    <w:rsid w:val="00450CF9"/>
    <w:rsid w:val="00455B1A"/>
    <w:rsid w:val="00455C34"/>
    <w:rsid w:val="00456467"/>
    <w:rsid w:val="004602F7"/>
    <w:rsid w:val="004613D3"/>
    <w:rsid w:val="00461FC8"/>
    <w:rsid w:val="00463263"/>
    <w:rsid w:val="004636F4"/>
    <w:rsid w:val="00466F30"/>
    <w:rsid w:val="00467296"/>
    <w:rsid w:val="004731D8"/>
    <w:rsid w:val="0047321E"/>
    <w:rsid w:val="00477079"/>
    <w:rsid w:val="00480DF0"/>
    <w:rsid w:val="00481139"/>
    <w:rsid w:val="00483465"/>
    <w:rsid w:val="00484BC4"/>
    <w:rsid w:val="00486FA3"/>
    <w:rsid w:val="00487843"/>
    <w:rsid w:val="004907D8"/>
    <w:rsid w:val="004920FD"/>
    <w:rsid w:val="00493D49"/>
    <w:rsid w:val="00495768"/>
    <w:rsid w:val="004A3426"/>
    <w:rsid w:val="004A47C6"/>
    <w:rsid w:val="004A5E38"/>
    <w:rsid w:val="004A7624"/>
    <w:rsid w:val="004B2B5C"/>
    <w:rsid w:val="004B68F4"/>
    <w:rsid w:val="004C034A"/>
    <w:rsid w:val="004C070C"/>
    <w:rsid w:val="004C0F87"/>
    <w:rsid w:val="004C43B7"/>
    <w:rsid w:val="004C4EFC"/>
    <w:rsid w:val="004D1FC8"/>
    <w:rsid w:val="004D6AA3"/>
    <w:rsid w:val="004E021C"/>
    <w:rsid w:val="004F02CC"/>
    <w:rsid w:val="004F0523"/>
    <w:rsid w:val="004F3A73"/>
    <w:rsid w:val="004F5A5C"/>
    <w:rsid w:val="004F699D"/>
    <w:rsid w:val="004F7FBE"/>
    <w:rsid w:val="005006C3"/>
    <w:rsid w:val="00500BCD"/>
    <w:rsid w:val="005112FC"/>
    <w:rsid w:val="00520059"/>
    <w:rsid w:val="005237C9"/>
    <w:rsid w:val="005246FB"/>
    <w:rsid w:val="005273ED"/>
    <w:rsid w:val="005348A8"/>
    <w:rsid w:val="0054447B"/>
    <w:rsid w:val="00544D3E"/>
    <w:rsid w:val="00546524"/>
    <w:rsid w:val="00547338"/>
    <w:rsid w:val="00557FA9"/>
    <w:rsid w:val="00560A06"/>
    <w:rsid w:val="005615E3"/>
    <w:rsid w:val="005721C1"/>
    <w:rsid w:val="0057431F"/>
    <w:rsid w:val="005832B9"/>
    <w:rsid w:val="0058478A"/>
    <w:rsid w:val="0059102E"/>
    <w:rsid w:val="00591429"/>
    <w:rsid w:val="00591C49"/>
    <w:rsid w:val="005948A3"/>
    <w:rsid w:val="00596610"/>
    <w:rsid w:val="005A0784"/>
    <w:rsid w:val="005A1103"/>
    <w:rsid w:val="005B00E8"/>
    <w:rsid w:val="005B1C0D"/>
    <w:rsid w:val="005C0B88"/>
    <w:rsid w:val="005C1900"/>
    <w:rsid w:val="005C271D"/>
    <w:rsid w:val="005C52F6"/>
    <w:rsid w:val="005C5540"/>
    <w:rsid w:val="005D56FC"/>
    <w:rsid w:val="005D60F1"/>
    <w:rsid w:val="005D6A70"/>
    <w:rsid w:val="005D7FC2"/>
    <w:rsid w:val="005E0429"/>
    <w:rsid w:val="005E05E7"/>
    <w:rsid w:val="005E3458"/>
    <w:rsid w:val="005E38B9"/>
    <w:rsid w:val="005E62F8"/>
    <w:rsid w:val="005F044E"/>
    <w:rsid w:val="005F088C"/>
    <w:rsid w:val="005F4931"/>
    <w:rsid w:val="00602797"/>
    <w:rsid w:val="006042AB"/>
    <w:rsid w:val="00604944"/>
    <w:rsid w:val="00604AEE"/>
    <w:rsid w:val="00605BAB"/>
    <w:rsid w:val="00616968"/>
    <w:rsid w:val="00620327"/>
    <w:rsid w:val="006220F3"/>
    <w:rsid w:val="00626D30"/>
    <w:rsid w:val="00630B58"/>
    <w:rsid w:val="0063598B"/>
    <w:rsid w:val="00644EC7"/>
    <w:rsid w:val="0065029A"/>
    <w:rsid w:val="006550ED"/>
    <w:rsid w:val="00655733"/>
    <w:rsid w:val="0066029B"/>
    <w:rsid w:val="0066726A"/>
    <w:rsid w:val="00685550"/>
    <w:rsid w:val="0069025B"/>
    <w:rsid w:val="00693533"/>
    <w:rsid w:val="00694798"/>
    <w:rsid w:val="0069680E"/>
    <w:rsid w:val="006A573F"/>
    <w:rsid w:val="006B123A"/>
    <w:rsid w:val="006B2671"/>
    <w:rsid w:val="006B4A5C"/>
    <w:rsid w:val="006D3A17"/>
    <w:rsid w:val="006E1489"/>
    <w:rsid w:val="006F08B3"/>
    <w:rsid w:val="006F2852"/>
    <w:rsid w:val="006F4681"/>
    <w:rsid w:val="006F4A58"/>
    <w:rsid w:val="006F7669"/>
    <w:rsid w:val="00701A3D"/>
    <w:rsid w:val="00705375"/>
    <w:rsid w:val="0071249C"/>
    <w:rsid w:val="0071407E"/>
    <w:rsid w:val="00714BAF"/>
    <w:rsid w:val="00717814"/>
    <w:rsid w:val="007262F5"/>
    <w:rsid w:val="00731DCF"/>
    <w:rsid w:val="00732E3B"/>
    <w:rsid w:val="00741724"/>
    <w:rsid w:val="00744B9E"/>
    <w:rsid w:val="007462F8"/>
    <w:rsid w:val="0074711D"/>
    <w:rsid w:val="0075332D"/>
    <w:rsid w:val="00754226"/>
    <w:rsid w:val="00754B49"/>
    <w:rsid w:val="00760792"/>
    <w:rsid w:val="007705E9"/>
    <w:rsid w:val="00774BBE"/>
    <w:rsid w:val="007762D8"/>
    <w:rsid w:val="007846D8"/>
    <w:rsid w:val="00786EED"/>
    <w:rsid w:val="0078788A"/>
    <w:rsid w:val="00797110"/>
    <w:rsid w:val="007A215F"/>
    <w:rsid w:val="007A2CC2"/>
    <w:rsid w:val="007A6E30"/>
    <w:rsid w:val="007B0A0C"/>
    <w:rsid w:val="007B2093"/>
    <w:rsid w:val="007B7A9C"/>
    <w:rsid w:val="007C149F"/>
    <w:rsid w:val="007C2862"/>
    <w:rsid w:val="007C3D25"/>
    <w:rsid w:val="007D550D"/>
    <w:rsid w:val="007E0A4C"/>
    <w:rsid w:val="007E4642"/>
    <w:rsid w:val="007E5E2D"/>
    <w:rsid w:val="007E6F34"/>
    <w:rsid w:val="007E7779"/>
    <w:rsid w:val="007F4BFB"/>
    <w:rsid w:val="007F4F89"/>
    <w:rsid w:val="00800FE3"/>
    <w:rsid w:val="00801771"/>
    <w:rsid w:val="00812C4E"/>
    <w:rsid w:val="00813433"/>
    <w:rsid w:val="008137BF"/>
    <w:rsid w:val="00815E98"/>
    <w:rsid w:val="00820859"/>
    <w:rsid w:val="00822577"/>
    <w:rsid w:val="0082284F"/>
    <w:rsid w:val="00823CB9"/>
    <w:rsid w:val="00826E20"/>
    <w:rsid w:val="00827C70"/>
    <w:rsid w:val="00836E70"/>
    <w:rsid w:val="00837866"/>
    <w:rsid w:val="00843E87"/>
    <w:rsid w:val="0084729C"/>
    <w:rsid w:val="008503D7"/>
    <w:rsid w:val="00850E6F"/>
    <w:rsid w:val="0085403C"/>
    <w:rsid w:val="0085757D"/>
    <w:rsid w:val="0086733F"/>
    <w:rsid w:val="00876948"/>
    <w:rsid w:val="008769CD"/>
    <w:rsid w:val="0088039D"/>
    <w:rsid w:val="008807CC"/>
    <w:rsid w:val="00880932"/>
    <w:rsid w:val="00881613"/>
    <w:rsid w:val="00883493"/>
    <w:rsid w:val="00883E8B"/>
    <w:rsid w:val="0088524D"/>
    <w:rsid w:val="0089035C"/>
    <w:rsid w:val="008914A6"/>
    <w:rsid w:val="008921C2"/>
    <w:rsid w:val="0089474B"/>
    <w:rsid w:val="008964E7"/>
    <w:rsid w:val="008A3EF0"/>
    <w:rsid w:val="008A6DCB"/>
    <w:rsid w:val="008B1A5C"/>
    <w:rsid w:val="008B490E"/>
    <w:rsid w:val="008B4EE9"/>
    <w:rsid w:val="008C0133"/>
    <w:rsid w:val="008C0EBF"/>
    <w:rsid w:val="008C19BF"/>
    <w:rsid w:val="008C6058"/>
    <w:rsid w:val="008C6FF0"/>
    <w:rsid w:val="008D1659"/>
    <w:rsid w:val="008D1A8B"/>
    <w:rsid w:val="008D1B48"/>
    <w:rsid w:val="008D545F"/>
    <w:rsid w:val="008E5012"/>
    <w:rsid w:val="008F185C"/>
    <w:rsid w:val="008F27FE"/>
    <w:rsid w:val="008F2DED"/>
    <w:rsid w:val="008F7180"/>
    <w:rsid w:val="00903BF9"/>
    <w:rsid w:val="009066DE"/>
    <w:rsid w:val="009078B1"/>
    <w:rsid w:val="00910120"/>
    <w:rsid w:val="00920012"/>
    <w:rsid w:val="00920653"/>
    <w:rsid w:val="00921373"/>
    <w:rsid w:val="009214D7"/>
    <w:rsid w:val="00921DBF"/>
    <w:rsid w:val="009228D2"/>
    <w:rsid w:val="00923283"/>
    <w:rsid w:val="00924F6B"/>
    <w:rsid w:val="0092750E"/>
    <w:rsid w:val="00935762"/>
    <w:rsid w:val="009365DA"/>
    <w:rsid w:val="0094146A"/>
    <w:rsid w:val="0094224D"/>
    <w:rsid w:val="00943B74"/>
    <w:rsid w:val="00954672"/>
    <w:rsid w:val="00957451"/>
    <w:rsid w:val="00963273"/>
    <w:rsid w:val="00974840"/>
    <w:rsid w:val="0097582C"/>
    <w:rsid w:val="009768B2"/>
    <w:rsid w:val="009779D0"/>
    <w:rsid w:val="00981BDF"/>
    <w:rsid w:val="00983A4B"/>
    <w:rsid w:val="0098565F"/>
    <w:rsid w:val="009863FC"/>
    <w:rsid w:val="009935D0"/>
    <w:rsid w:val="00993F71"/>
    <w:rsid w:val="00994214"/>
    <w:rsid w:val="009A4EE9"/>
    <w:rsid w:val="009A6262"/>
    <w:rsid w:val="009B0A7B"/>
    <w:rsid w:val="009C4F81"/>
    <w:rsid w:val="009C787E"/>
    <w:rsid w:val="009D0228"/>
    <w:rsid w:val="009D039A"/>
    <w:rsid w:val="009D0645"/>
    <w:rsid w:val="009D63C3"/>
    <w:rsid w:val="009E0E01"/>
    <w:rsid w:val="009E4802"/>
    <w:rsid w:val="00A0001B"/>
    <w:rsid w:val="00A02B99"/>
    <w:rsid w:val="00A02F44"/>
    <w:rsid w:val="00A051CA"/>
    <w:rsid w:val="00A05736"/>
    <w:rsid w:val="00A103F3"/>
    <w:rsid w:val="00A10E5C"/>
    <w:rsid w:val="00A2300B"/>
    <w:rsid w:val="00A43A90"/>
    <w:rsid w:val="00A43DBA"/>
    <w:rsid w:val="00A50ECD"/>
    <w:rsid w:val="00A579F0"/>
    <w:rsid w:val="00A617A1"/>
    <w:rsid w:val="00A62DE7"/>
    <w:rsid w:val="00A65424"/>
    <w:rsid w:val="00A707F0"/>
    <w:rsid w:val="00A73C70"/>
    <w:rsid w:val="00A765CA"/>
    <w:rsid w:val="00A8003D"/>
    <w:rsid w:val="00A83B76"/>
    <w:rsid w:val="00A85C29"/>
    <w:rsid w:val="00A905C0"/>
    <w:rsid w:val="00A93C4A"/>
    <w:rsid w:val="00A954C8"/>
    <w:rsid w:val="00A979F2"/>
    <w:rsid w:val="00AA55DE"/>
    <w:rsid w:val="00AA5D4C"/>
    <w:rsid w:val="00AA6C76"/>
    <w:rsid w:val="00AA7594"/>
    <w:rsid w:val="00AA77C4"/>
    <w:rsid w:val="00AB286A"/>
    <w:rsid w:val="00AC38EE"/>
    <w:rsid w:val="00AC41DF"/>
    <w:rsid w:val="00AC529E"/>
    <w:rsid w:val="00AC6F93"/>
    <w:rsid w:val="00AD07F8"/>
    <w:rsid w:val="00AD1AF0"/>
    <w:rsid w:val="00AD2D70"/>
    <w:rsid w:val="00AD2E53"/>
    <w:rsid w:val="00AD5D8C"/>
    <w:rsid w:val="00AD719F"/>
    <w:rsid w:val="00AD782E"/>
    <w:rsid w:val="00AE131A"/>
    <w:rsid w:val="00AE1321"/>
    <w:rsid w:val="00AE22A6"/>
    <w:rsid w:val="00AE3C53"/>
    <w:rsid w:val="00AE4DB1"/>
    <w:rsid w:val="00AE5AC7"/>
    <w:rsid w:val="00AE5E9B"/>
    <w:rsid w:val="00AF4E5C"/>
    <w:rsid w:val="00AF4ECD"/>
    <w:rsid w:val="00AF59DD"/>
    <w:rsid w:val="00AF6A22"/>
    <w:rsid w:val="00AF6DE9"/>
    <w:rsid w:val="00AF6F2B"/>
    <w:rsid w:val="00AF7872"/>
    <w:rsid w:val="00B00E6C"/>
    <w:rsid w:val="00B05BD1"/>
    <w:rsid w:val="00B10CBC"/>
    <w:rsid w:val="00B1257D"/>
    <w:rsid w:val="00B132C7"/>
    <w:rsid w:val="00B15446"/>
    <w:rsid w:val="00B20BF9"/>
    <w:rsid w:val="00B25443"/>
    <w:rsid w:val="00B34BFA"/>
    <w:rsid w:val="00B353C5"/>
    <w:rsid w:val="00B46D37"/>
    <w:rsid w:val="00B47CBC"/>
    <w:rsid w:val="00B545AF"/>
    <w:rsid w:val="00B549BD"/>
    <w:rsid w:val="00B54A80"/>
    <w:rsid w:val="00B5683A"/>
    <w:rsid w:val="00B56FB3"/>
    <w:rsid w:val="00B63BA4"/>
    <w:rsid w:val="00B6649F"/>
    <w:rsid w:val="00B72012"/>
    <w:rsid w:val="00B73FB3"/>
    <w:rsid w:val="00B751A9"/>
    <w:rsid w:val="00B82495"/>
    <w:rsid w:val="00B87833"/>
    <w:rsid w:val="00B9106E"/>
    <w:rsid w:val="00B93BE3"/>
    <w:rsid w:val="00B96735"/>
    <w:rsid w:val="00B97784"/>
    <w:rsid w:val="00BA269D"/>
    <w:rsid w:val="00BA29F4"/>
    <w:rsid w:val="00BA549D"/>
    <w:rsid w:val="00BA754E"/>
    <w:rsid w:val="00BB501F"/>
    <w:rsid w:val="00BB52F2"/>
    <w:rsid w:val="00BB7C30"/>
    <w:rsid w:val="00BC04DC"/>
    <w:rsid w:val="00BC0B6E"/>
    <w:rsid w:val="00BC141D"/>
    <w:rsid w:val="00BC4EA8"/>
    <w:rsid w:val="00BD123F"/>
    <w:rsid w:val="00BD1246"/>
    <w:rsid w:val="00BD192B"/>
    <w:rsid w:val="00BD677E"/>
    <w:rsid w:val="00BE17DC"/>
    <w:rsid w:val="00BE49EE"/>
    <w:rsid w:val="00BE58CC"/>
    <w:rsid w:val="00BE6E2E"/>
    <w:rsid w:val="00BF11E4"/>
    <w:rsid w:val="00BF392F"/>
    <w:rsid w:val="00C04110"/>
    <w:rsid w:val="00C04624"/>
    <w:rsid w:val="00C079DE"/>
    <w:rsid w:val="00C135F1"/>
    <w:rsid w:val="00C13E78"/>
    <w:rsid w:val="00C204B8"/>
    <w:rsid w:val="00C21566"/>
    <w:rsid w:val="00C218DA"/>
    <w:rsid w:val="00C21FF8"/>
    <w:rsid w:val="00C22C84"/>
    <w:rsid w:val="00C23BBD"/>
    <w:rsid w:val="00C2431B"/>
    <w:rsid w:val="00C247E7"/>
    <w:rsid w:val="00C3382C"/>
    <w:rsid w:val="00C37E7B"/>
    <w:rsid w:val="00C458DC"/>
    <w:rsid w:val="00C45FD6"/>
    <w:rsid w:val="00C500DD"/>
    <w:rsid w:val="00C56A11"/>
    <w:rsid w:val="00C639B4"/>
    <w:rsid w:val="00C663F9"/>
    <w:rsid w:val="00C70004"/>
    <w:rsid w:val="00C73E27"/>
    <w:rsid w:val="00C779CA"/>
    <w:rsid w:val="00C80997"/>
    <w:rsid w:val="00C81E9B"/>
    <w:rsid w:val="00C84C98"/>
    <w:rsid w:val="00C92491"/>
    <w:rsid w:val="00C96EF3"/>
    <w:rsid w:val="00CA0300"/>
    <w:rsid w:val="00CC0931"/>
    <w:rsid w:val="00CC219F"/>
    <w:rsid w:val="00CC4D70"/>
    <w:rsid w:val="00CD148A"/>
    <w:rsid w:val="00CD51E9"/>
    <w:rsid w:val="00CD5670"/>
    <w:rsid w:val="00CD68EB"/>
    <w:rsid w:val="00CD6BAA"/>
    <w:rsid w:val="00CF0BAC"/>
    <w:rsid w:val="00CF170B"/>
    <w:rsid w:val="00CF6663"/>
    <w:rsid w:val="00D052DF"/>
    <w:rsid w:val="00D054C0"/>
    <w:rsid w:val="00D1483F"/>
    <w:rsid w:val="00D15E47"/>
    <w:rsid w:val="00D1732B"/>
    <w:rsid w:val="00D2085E"/>
    <w:rsid w:val="00D253C4"/>
    <w:rsid w:val="00D31354"/>
    <w:rsid w:val="00D32B24"/>
    <w:rsid w:val="00D342C6"/>
    <w:rsid w:val="00D364A8"/>
    <w:rsid w:val="00D4075C"/>
    <w:rsid w:val="00D43D72"/>
    <w:rsid w:val="00D45EFD"/>
    <w:rsid w:val="00D60CA7"/>
    <w:rsid w:val="00D62819"/>
    <w:rsid w:val="00D6675D"/>
    <w:rsid w:val="00D8110C"/>
    <w:rsid w:val="00D81487"/>
    <w:rsid w:val="00D84D16"/>
    <w:rsid w:val="00D85713"/>
    <w:rsid w:val="00D8648C"/>
    <w:rsid w:val="00D86EF7"/>
    <w:rsid w:val="00D878D3"/>
    <w:rsid w:val="00D904AB"/>
    <w:rsid w:val="00D93F6C"/>
    <w:rsid w:val="00DA5881"/>
    <w:rsid w:val="00DA5E4A"/>
    <w:rsid w:val="00DB00F5"/>
    <w:rsid w:val="00DB610E"/>
    <w:rsid w:val="00DC1855"/>
    <w:rsid w:val="00DC326A"/>
    <w:rsid w:val="00DC3D1A"/>
    <w:rsid w:val="00DC43A0"/>
    <w:rsid w:val="00DC5E9B"/>
    <w:rsid w:val="00DC64A0"/>
    <w:rsid w:val="00DD5D83"/>
    <w:rsid w:val="00DE6079"/>
    <w:rsid w:val="00DF62AD"/>
    <w:rsid w:val="00DF650D"/>
    <w:rsid w:val="00DF658F"/>
    <w:rsid w:val="00DF66C2"/>
    <w:rsid w:val="00E11BFB"/>
    <w:rsid w:val="00E1480D"/>
    <w:rsid w:val="00E1730D"/>
    <w:rsid w:val="00E22D32"/>
    <w:rsid w:val="00E268B2"/>
    <w:rsid w:val="00E277F2"/>
    <w:rsid w:val="00E27FD0"/>
    <w:rsid w:val="00E31658"/>
    <w:rsid w:val="00E3247B"/>
    <w:rsid w:val="00E36785"/>
    <w:rsid w:val="00E450C1"/>
    <w:rsid w:val="00E45214"/>
    <w:rsid w:val="00E4570A"/>
    <w:rsid w:val="00E45B56"/>
    <w:rsid w:val="00E46EB6"/>
    <w:rsid w:val="00E47EBC"/>
    <w:rsid w:val="00E553BD"/>
    <w:rsid w:val="00E56810"/>
    <w:rsid w:val="00E56DC4"/>
    <w:rsid w:val="00E57DF0"/>
    <w:rsid w:val="00E62D71"/>
    <w:rsid w:val="00E659DD"/>
    <w:rsid w:val="00E67309"/>
    <w:rsid w:val="00E71030"/>
    <w:rsid w:val="00E71B22"/>
    <w:rsid w:val="00E7251C"/>
    <w:rsid w:val="00E775B4"/>
    <w:rsid w:val="00E80127"/>
    <w:rsid w:val="00E80E0B"/>
    <w:rsid w:val="00E853B3"/>
    <w:rsid w:val="00E859C6"/>
    <w:rsid w:val="00E94B7F"/>
    <w:rsid w:val="00E94C77"/>
    <w:rsid w:val="00E955A9"/>
    <w:rsid w:val="00E957FC"/>
    <w:rsid w:val="00EA2D89"/>
    <w:rsid w:val="00EA5236"/>
    <w:rsid w:val="00EA5F28"/>
    <w:rsid w:val="00EB60F3"/>
    <w:rsid w:val="00EB6F9C"/>
    <w:rsid w:val="00EB7459"/>
    <w:rsid w:val="00EC0DCE"/>
    <w:rsid w:val="00EC74B1"/>
    <w:rsid w:val="00EC7C24"/>
    <w:rsid w:val="00EC7E9B"/>
    <w:rsid w:val="00ED249C"/>
    <w:rsid w:val="00ED2C1E"/>
    <w:rsid w:val="00ED3E37"/>
    <w:rsid w:val="00ED7066"/>
    <w:rsid w:val="00EF0BCB"/>
    <w:rsid w:val="00EF108E"/>
    <w:rsid w:val="00EF2B8D"/>
    <w:rsid w:val="00EF3ADC"/>
    <w:rsid w:val="00EF5473"/>
    <w:rsid w:val="00EF6F56"/>
    <w:rsid w:val="00EF75B0"/>
    <w:rsid w:val="00F06139"/>
    <w:rsid w:val="00F06EF2"/>
    <w:rsid w:val="00F222CE"/>
    <w:rsid w:val="00F27E8C"/>
    <w:rsid w:val="00F30E6E"/>
    <w:rsid w:val="00F326A0"/>
    <w:rsid w:val="00F41221"/>
    <w:rsid w:val="00F46B92"/>
    <w:rsid w:val="00F52D44"/>
    <w:rsid w:val="00F52E58"/>
    <w:rsid w:val="00F56690"/>
    <w:rsid w:val="00F60334"/>
    <w:rsid w:val="00F603EF"/>
    <w:rsid w:val="00F61390"/>
    <w:rsid w:val="00F66626"/>
    <w:rsid w:val="00F71485"/>
    <w:rsid w:val="00F7221C"/>
    <w:rsid w:val="00F723DA"/>
    <w:rsid w:val="00F73436"/>
    <w:rsid w:val="00F76C07"/>
    <w:rsid w:val="00F80314"/>
    <w:rsid w:val="00F82412"/>
    <w:rsid w:val="00F96F0E"/>
    <w:rsid w:val="00FA118D"/>
    <w:rsid w:val="00FA166A"/>
    <w:rsid w:val="00FA1CF6"/>
    <w:rsid w:val="00FA353C"/>
    <w:rsid w:val="00FA4546"/>
    <w:rsid w:val="00FA4FE1"/>
    <w:rsid w:val="00FA6058"/>
    <w:rsid w:val="00FB13F4"/>
    <w:rsid w:val="00FB2FDC"/>
    <w:rsid w:val="00FC642C"/>
    <w:rsid w:val="00FC7D76"/>
    <w:rsid w:val="00FE170F"/>
    <w:rsid w:val="00FE7979"/>
    <w:rsid w:val="00FF2287"/>
    <w:rsid w:val="00FF54B0"/>
    <w:rsid w:val="00FF5561"/>
    <w:rsid w:val="00FF6F59"/>
    <w:rsid w:val="00FF78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FE567"/>
  <w15:chartTrackingRefBased/>
  <w15:docId w15:val="{C5DE40E3-AC6C-4424-A0D7-B6161C9737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4B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54B49"/>
    <w:rPr>
      <w:rFonts w:ascii="Calibri" w:hAnsi="Calibri" w:cs="Calibri"/>
      <w:noProof/>
      <w:lang w:val="en-US"/>
    </w:rPr>
  </w:style>
  <w:style w:type="paragraph" w:customStyle="1" w:styleId="EndNoteBibliography">
    <w:name w:val="EndNote Bibliography"/>
    <w:basedOn w:val="Normal"/>
    <w:link w:val="EndNoteBibliographyChar"/>
    <w:rsid w:val="00754B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54B49"/>
    <w:rPr>
      <w:rFonts w:ascii="Calibri" w:hAnsi="Calibri" w:cs="Calibri"/>
      <w:noProof/>
      <w:lang w:val="en-US"/>
    </w:rPr>
  </w:style>
  <w:style w:type="character" w:styleId="CommentReference">
    <w:name w:val="annotation reference"/>
    <w:basedOn w:val="DefaultParagraphFont"/>
    <w:uiPriority w:val="99"/>
    <w:semiHidden/>
    <w:unhideWhenUsed/>
    <w:rsid w:val="00223482"/>
    <w:rPr>
      <w:sz w:val="16"/>
      <w:szCs w:val="16"/>
    </w:rPr>
  </w:style>
  <w:style w:type="paragraph" w:styleId="CommentText">
    <w:name w:val="annotation text"/>
    <w:basedOn w:val="Normal"/>
    <w:link w:val="CommentTextChar"/>
    <w:uiPriority w:val="99"/>
    <w:unhideWhenUsed/>
    <w:rsid w:val="00223482"/>
    <w:pPr>
      <w:spacing w:line="240" w:lineRule="auto"/>
    </w:pPr>
    <w:rPr>
      <w:sz w:val="20"/>
      <w:szCs w:val="20"/>
    </w:rPr>
  </w:style>
  <w:style w:type="character" w:customStyle="1" w:styleId="CommentTextChar">
    <w:name w:val="Comment Text Char"/>
    <w:basedOn w:val="DefaultParagraphFont"/>
    <w:link w:val="CommentText"/>
    <w:uiPriority w:val="99"/>
    <w:rsid w:val="00223482"/>
    <w:rPr>
      <w:sz w:val="20"/>
      <w:szCs w:val="20"/>
    </w:rPr>
  </w:style>
  <w:style w:type="paragraph" w:styleId="CommentSubject">
    <w:name w:val="annotation subject"/>
    <w:basedOn w:val="CommentText"/>
    <w:next w:val="CommentText"/>
    <w:link w:val="CommentSubjectChar"/>
    <w:uiPriority w:val="99"/>
    <w:semiHidden/>
    <w:unhideWhenUsed/>
    <w:rsid w:val="00223482"/>
    <w:rPr>
      <w:b/>
      <w:bCs/>
    </w:rPr>
  </w:style>
  <w:style w:type="character" w:customStyle="1" w:styleId="CommentSubjectChar">
    <w:name w:val="Comment Subject Char"/>
    <w:basedOn w:val="CommentTextChar"/>
    <w:link w:val="CommentSubject"/>
    <w:uiPriority w:val="99"/>
    <w:semiHidden/>
    <w:rsid w:val="0022348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BE55CF-A7C4-445F-A9A7-84FA14044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9</TotalTime>
  <Pages>4</Pages>
  <Words>3195</Words>
  <Characters>18218</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Jonathan Farr</cp:lastModifiedBy>
  <cp:revision>959</cp:revision>
  <dcterms:created xsi:type="dcterms:W3CDTF">2022-02-07T21:55:00Z</dcterms:created>
  <dcterms:modified xsi:type="dcterms:W3CDTF">2022-03-28T06:46:00Z</dcterms:modified>
</cp:coreProperties>
</file>